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48A6AE" w14:textId="77777777" w:rsidR="00DF453D" w:rsidRPr="00A10BAB" w:rsidRDefault="00DF453D" w:rsidP="00E96A11">
      <w:pPr>
        <w:spacing w:line="360" w:lineRule="auto"/>
        <w:rPr>
          <w:b/>
          <w:bCs/>
          <w:sz w:val="28"/>
        </w:rPr>
      </w:pPr>
      <w:bookmarkStart w:id="0" w:name="_GoBack"/>
      <w:bookmarkEnd w:id="0"/>
    </w:p>
    <w:p w14:paraId="402F3C8D" w14:textId="77777777" w:rsidR="006358C4" w:rsidRPr="00A10BAB" w:rsidRDefault="00785E20" w:rsidP="00A10BAB">
      <w:pPr>
        <w:spacing w:line="360" w:lineRule="auto"/>
        <w:jc w:val="center"/>
        <w:rPr>
          <w:sz w:val="28"/>
        </w:rPr>
      </w:pPr>
      <w:r w:rsidRPr="00A10BAB">
        <w:rPr>
          <w:b/>
          <w:bCs/>
          <w:sz w:val="28"/>
        </w:rPr>
        <w:t>GENERAL AND SPECIFIC CONSIDERATIONS AS TO WHY OSTEOPOROSIS-RELATED CARE IS OFTEN SUBOPTIMAL</w:t>
      </w:r>
    </w:p>
    <w:p w14:paraId="6F32B0CE" w14:textId="77777777" w:rsidR="006358C4" w:rsidRDefault="006358C4" w:rsidP="00DF453D">
      <w:pPr>
        <w:spacing w:line="360" w:lineRule="auto"/>
      </w:pPr>
    </w:p>
    <w:p w14:paraId="06B5C8E6" w14:textId="77777777" w:rsidR="006358C4" w:rsidRDefault="006358C4" w:rsidP="00DF453D">
      <w:pPr>
        <w:spacing w:line="360" w:lineRule="auto"/>
        <w:rPr>
          <w:vertAlign w:val="superscript"/>
        </w:rPr>
      </w:pPr>
      <w:r>
        <w:t>Elizabeth M Curtis</w:t>
      </w:r>
      <w:r>
        <w:rPr>
          <w:vertAlign w:val="superscript"/>
        </w:rPr>
        <w:t>1</w:t>
      </w:r>
      <w:r>
        <w:t>, Stephen Woolford</w:t>
      </w:r>
      <w:r>
        <w:rPr>
          <w:vertAlign w:val="superscript"/>
        </w:rPr>
        <w:t>1</w:t>
      </w:r>
      <w:r>
        <w:t>, Claire Holmes</w:t>
      </w:r>
      <w:r>
        <w:rPr>
          <w:vertAlign w:val="superscript"/>
        </w:rPr>
        <w:t>2</w:t>
      </w:r>
      <w:r>
        <w:t>, Cyrus Cooper</w:t>
      </w:r>
      <w:r>
        <w:rPr>
          <w:vertAlign w:val="superscript"/>
        </w:rPr>
        <w:t>1,3,4</w:t>
      </w:r>
      <w:r>
        <w:t>, Nicholas C Harvey</w:t>
      </w:r>
      <w:r>
        <w:rPr>
          <w:vertAlign w:val="superscript"/>
        </w:rPr>
        <w:t>1,4</w:t>
      </w:r>
    </w:p>
    <w:p w14:paraId="06E8CEFD" w14:textId="77777777" w:rsidR="006358C4" w:rsidRDefault="006358C4" w:rsidP="00DF453D">
      <w:pPr>
        <w:spacing w:line="360" w:lineRule="auto"/>
        <w:rPr>
          <w:vertAlign w:val="superscript"/>
        </w:rPr>
      </w:pPr>
    </w:p>
    <w:p w14:paraId="2C597290" w14:textId="77777777" w:rsidR="006358C4" w:rsidRDefault="006358C4" w:rsidP="00DF453D">
      <w:pPr>
        <w:spacing w:line="360" w:lineRule="auto"/>
      </w:pPr>
      <w:r>
        <w:rPr>
          <w:vertAlign w:val="superscript"/>
        </w:rPr>
        <w:t>1</w:t>
      </w:r>
      <w:r>
        <w:t>MRC Lifecourse Epidemiology Unit, University of Southampton, Southampton General Hospital, Southampton, UK</w:t>
      </w:r>
    </w:p>
    <w:p w14:paraId="7E8CD00E" w14:textId="77777777" w:rsidR="006358C4" w:rsidRDefault="006358C4" w:rsidP="00DF453D">
      <w:pPr>
        <w:spacing w:line="360" w:lineRule="auto"/>
      </w:pPr>
      <w:r>
        <w:rPr>
          <w:vertAlign w:val="superscript"/>
        </w:rPr>
        <w:t>2</w:t>
      </w:r>
      <w:r>
        <w:t>Rheumatology Department, University Hospitals Southampton NHS Foundation Trust, Southampton, UK</w:t>
      </w:r>
    </w:p>
    <w:p w14:paraId="7B16AFCE" w14:textId="77777777" w:rsidR="006358C4" w:rsidRDefault="006358C4" w:rsidP="00DF453D">
      <w:pPr>
        <w:spacing w:line="360" w:lineRule="auto"/>
      </w:pPr>
      <w:r>
        <w:rPr>
          <w:vertAlign w:val="superscript"/>
        </w:rPr>
        <w:t>3</w:t>
      </w:r>
      <w:r>
        <w:t>NIHR Oxford Biomedical Research Unit, University of Oxford, Oxford, UK</w:t>
      </w:r>
    </w:p>
    <w:p w14:paraId="30636274" w14:textId="77777777" w:rsidR="006358C4" w:rsidRDefault="006358C4" w:rsidP="00DF453D">
      <w:pPr>
        <w:spacing w:line="360" w:lineRule="auto"/>
      </w:pPr>
      <w:r w:rsidRPr="006358C4">
        <w:rPr>
          <w:vertAlign w:val="superscript"/>
        </w:rPr>
        <w:t>4</w:t>
      </w:r>
      <w:r>
        <w:t>NIHR Southampton Biomedical Research Centre, University of Southampton and University Hospitals Southampton NHS Foundation Trust, Southampton, UK</w:t>
      </w:r>
    </w:p>
    <w:p w14:paraId="6FC4D647" w14:textId="77777777" w:rsidR="006358C4" w:rsidRDefault="006358C4" w:rsidP="00DF453D">
      <w:pPr>
        <w:spacing w:line="360" w:lineRule="auto"/>
      </w:pPr>
      <w:r>
        <w:br w:type="page"/>
      </w:r>
    </w:p>
    <w:p w14:paraId="6D5D4F56" w14:textId="77777777" w:rsidR="006358C4" w:rsidRDefault="006358C4" w:rsidP="00DE0696">
      <w:pPr>
        <w:spacing w:line="360" w:lineRule="auto"/>
        <w:jc w:val="both"/>
        <w:rPr>
          <w:b/>
          <w:bCs/>
        </w:rPr>
      </w:pPr>
      <w:r>
        <w:rPr>
          <w:b/>
          <w:bCs/>
        </w:rPr>
        <w:lastRenderedPageBreak/>
        <w:t>ABSTRACT</w:t>
      </w:r>
    </w:p>
    <w:p w14:paraId="2FB985A9" w14:textId="77777777" w:rsidR="00A94FA4" w:rsidRDefault="00A94FA4" w:rsidP="00DE0696">
      <w:pPr>
        <w:spacing w:line="360" w:lineRule="auto"/>
        <w:jc w:val="both"/>
      </w:pPr>
      <w:r w:rsidRPr="006358C4">
        <w:rPr>
          <w:b/>
          <w:bCs/>
        </w:rPr>
        <w:t>Purpose of review:</w:t>
      </w:r>
      <w:r>
        <w:rPr>
          <w:b/>
          <w:bCs/>
        </w:rPr>
        <w:t xml:space="preserve"> </w:t>
      </w:r>
      <w:r>
        <w:t>The</w:t>
      </w:r>
      <w:r w:rsidRPr="00A94FA4">
        <w:t xml:space="preserve"> assessment of fracture risk, and use of antiosteoporosis medications, have increased greatly</w:t>
      </w:r>
      <w:r>
        <w:t xml:space="preserve"> over the last 20-30 years. However, despite this, osteoporosis care remains suboptimal worldwide. E</w:t>
      </w:r>
      <w:r w:rsidRPr="00DF453D">
        <w:rPr>
          <w:lang w:val="en-NZ"/>
        </w:rPr>
        <w:t xml:space="preserve">ven in patients who </w:t>
      </w:r>
      <w:r>
        <w:rPr>
          <w:lang w:val="en-NZ"/>
        </w:rPr>
        <w:t>have sustained</w:t>
      </w:r>
      <w:r w:rsidRPr="00DF453D">
        <w:rPr>
          <w:lang w:val="en-NZ"/>
        </w:rPr>
        <w:t xml:space="preserve"> a fragility fracture</w:t>
      </w:r>
      <w:r>
        <w:rPr>
          <w:lang w:val="en-NZ"/>
        </w:rPr>
        <w:t>, fewer</w:t>
      </w:r>
      <w:r w:rsidRPr="00DF453D">
        <w:rPr>
          <w:lang w:val="en-NZ"/>
        </w:rPr>
        <w:t xml:space="preserve"> than 20% actually </w:t>
      </w:r>
      <w:r>
        <w:rPr>
          <w:lang w:val="en-NZ"/>
        </w:rPr>
        <w:t>receive</w:t>
      </w:r>
      <w:r w:rsidRPr="00DF453D">
        <w:rPr>
          <w:lang w:val="en-NZ"/>
        </w:rPr>
        <w:t xml:space="preserve"> </w:t>
      </w:r>
      <w:r>
        <w:rPr>
          <w:lang w:val="en-NZ"/>
        </w:rPr>
        <w:t xml:space="preserve">appropriate </w:t>
      </w:r>
      <w:r w:rsidR="005625E2">
        <w:rPr>
          <w:lang w:val="en-NZ"/>
        </w:rPr>
        <w:t>antiosteoporosis</w:t>
      </w:r>
      <w:r>
        <w:rPr>
          <w:lang w:val="en-NZ"/>
        </w:rPr>
        <w:t xml:space="preserve"> therapy </w:t>
      </w:r>
      <w:r w:rsidRPr="00DF453D">
        <w:rPr>
          <w:lang w:val="en-NZ"/>
        </w:rPr>
        <w:t>in the year following the fracture</w:t>
      </w:r>
      <w:r w:rsidRPr="00A94FA4">
        <w:t xml:space="preserve">. </w:t>
      </w:r>
      <w:r>
        <w:t xml:space="preserve">There is also </w:t>
      </w:r>
      <w:r w:rsidRPr="00A94FA4">
        <w:t>evidence that treatment rates have decli</w:t>
      </w:r>
      <w:r>
        <w:t xml:space="preserve">ned substantially in the last 5-10 </w:t>
      </w:r>
      <w:r w:rsidRPr="00A94FA4">
        <w:t>years</w:t>
      </w:r>
      <w:r w:rsidR="00A10BAB">
        <w:t>, in many countries</w:t>
      </w:r>
      <w:r w:rsidRPr="00A94FA4">
        <w:t xml:space="preserve">. </w:t>
      </w:r>
      <w:r>
        <w:t xml:space="preserve">The goal of this article is to consider the causes for this decline, and </w:t>
      </w:r>
      <w:r w:rsidR="00A10BAB">
        <w:t>consider how this situation could be remedied</w:t>
      </w:r>
      <w:r>
        <w:t>.</w:t>
      </w:r>
    </w:p>
    <w:p w14:paraId="7B498220" w14:textId="77777777" w:rsidR="00A94FA4" w:rsidRDefault="00A94FA4" w:rsidP="00DE0696">
      <w:pPr>
        <w:spacing w:line="360" w:lineRule="auto"/>
        <w:jc w:val="both"/>
      </w:pPr>
      <w:r w:rsidRPr="00A94FA4">
        <w:rPr>
          <w:b/>
        </w:rPr>
        <w:t xml:space="preserve">Recent findings: </w:t>
      </w:r>
      <w:r w:rsidR="00A10BAB" w:rsidRPr="009B4BA6">
        <w:rPr>
          <w:bCs/>
        </w:rPr>
        <w:t>A</w:t>
      </w:r>
      <w:r w:rsidRPr="006441AC">
        <w:rPr>
          <w:bCs/>
        </w:rPr>
        <w:t xml:space="preserve"> </w:t>
      </w:r>
      <w:r>
        <w:t xml:space="preserve">number of possible </w:t>
      </w:r>
      <w:r w:rsidR="00A10BAB">
        <w:t>reasons</w:t>
      </w:r>
      <w:r>
        <w:t>, including the lack of prioritisation of osteoporosis therapy in ageing populations with multimorbidity, disproportionate concerns regarding t</w:t>
      </w:r>
      <w:r w:rsidRPr="00A94FA4">
        <w:t xml:space="preserve">he rare side effects of anti-resorptives </w:t>
      </w:r>
      <w:r>
        <w:t xml:space="preserve">and </w:t>
      </w:r>
      <w:r w:rsidRPr="00A94FA4">
        <w:t xml:space="preserve">adverse changes in reimbursement in the US, </w:t>
      </w:r>
      <w:r w:rsidR="00A10BAB">
        <w:t xml:space="preserve">have been identified as contributing factors in poor osteoporosis care. </w:t>
      </w:r>
    </w:p>
    <w:p w14:paraId="4E120EBE" w14:textId="77777777" w:rsidR="00A94FA4" w:rsidRPr="00A94FA4" w:rsidRDefault="00A94FA4" w:rsidP="00DE0696">
      <w:pPr>
        <w:spacing w:line="360" w:lineRule="auto"/>
        <w:jc w:val="both"/>
      </w:pPr>
      <w:r w:rsidRPr="00A94FA4">
        <w:rPr>
          <w:b/>
        </w:rPr>
        <w:t>Summary:</w:t>
      </w:r>
      <w:r>
        <w:t xml:space="preserve"> Improved secondary prevention strategies, screening measures (primary prevention) and </w:t>
      </w:r>
      <w:r w:rsidRPr="00A94FA4">
        <w:t>appropriate</w:t>
      </w:r>
      <w:r>
        <w:t xml:space="preserve">, </w:t>
      </w:r>
      <w:r w:rsidRPr="00A94FA4">
        <w:t>cost-effective guideline and t</w:t>
      </w:r>
      <w:r>
        <w:t xml:space="preserve">reatment threshold development could support the optimisation of osteoporosis care and prevention of future fractures. </w:t>
      </w:r>
    </w:p>
    <w:p w14:paraId="25CC7873" w14:textId="77777777" w:rsidR="006358C4" w:rsidRDefault="006358C4" w:rsidP="00DE0696">
      <w:pPr>
        <w:spacing w:line="360" w:lineRule="auto"/>
        <w:jc w:val="both"/>
      </w:pPr>
    </w:p>
    <w:p w14:paraId="30359D0F" w14:textId="77777777" w:rsidR="00E96A11" w:rsidRPr="00A10BAB" w:rsidRDefault="00E96A11" w:rsidP="00DE0696">
      <w:pPr>
        <w:spacing w:line="360" w:lineRule="auto"/>
        <w:jc w:val="both"/>
      </w:pPr>
      <w:r w:rsidRPr="00E96A11">
        <w:rPr>
          <w:b/>
          <w:bCs/>
        </w:rPr>
        <w:t>Keywords:</w:t>
      </w:r>
      <w:r w:rsidRPr="00A10BAB">
        <w:t xml:space="preserve"> osteoporosis, </w:t>
      </w:r>
      <w:r>
        <w:t xml:space="preserve">epidemiology, </w:t>
      </w:r>
      <w:r w:rsidRPr="00A10BAB">
        <w:t>fracture, adverse effects, treatment gap, policy</w:t>
      </w:r>
    </w:p>
    <w:p w14:paraId="13D714A8" w14:textId="77777777" w:rsidR="00E96A11" w:rsidRPr="006358C4" w:rsidRDefault="00E96A11" w:rsidP="00DE0696">
      <w:pPr>
        <w:spacing w:line="360" w:lineRule="auto"/>
        <w:jc w:val="both"/>
      </w:pPr>
    </w:p>
    <w:p w14:paraId="3D401A18" w14:textId="77777777" w:rsidR="00E96A11" w:rsidRDefault="00E96A11" w:rsidP="00DE0696">
      <w:pPr>
        <w:jc w:val="both"/>
        <w:rPr>
          <w:b/>
        </w:rPr>
      </w:pPr>
      <w:r>
        <w:rPr>
          <w:b/>
        </w:rPr>
        <w:br w:type="page"/>
      </w:r>
    </w:p>
    <w:p w14:paraId="5F35D2E0" w14:textId="77777777" w:rsidR="006358C4" w:rsidRPr="006358C4" w:rsidRDefault="006358C4" w:rsidP="00DE0696">
      <w:pPr>
        <w:spacing w:line="360" w:lineRule="auto"/>
        <w:jc w:val="both"/>
        <w:rPr>
          <w:b/>
        </w:rPr>
      </w:pPr>
      <w:r w:rsidRPr="006358C4">
        <w:rPr>
          <w:b/>
        </w:rPr>
        <w:lastRenderedPageBreak/>
        <w:t>INTRODUCTION</w:t>
      </w:r>
    </w:p>
    <w:p w14:paraId="2EE7B225" w14:textId="2864BECD" w:rsidR="00944F99" w:rsidRDefault="00C81AFB" w:rsidP="00DE0696">
      <w:pPr>
        <w:spacing w:line="360" w:lineRule="auto"/>
        <w:jc w:val="both"/>
        <w:rPr>
          <w:lang w:val="en-NZ"/>
        </w:rPr>
      </w:pPr>
      <w:r>
        <w:rPr>
          <w:lang w:val="en-NZ"/>
        </w:rPr>
        <w:t xml:space="preserve">The management of osteoporosis – its </w:t>
      </w:r>
      <w:r w:rsidR="00DF453D" w:rsidRPr="00DF453D">
        <w:rPr>
          <w:lang w:val="en-NZ"/>
        </w:rPr>
        <w:t xml:space="preserve">diagnosis, the assessment of fracture risk, the development of therapies </w:t>
      </w:r>
      <w:r w:rsidR="003D330F">
        <w:rPr>
          <w:lang w:val="en-NZ"/>
        </w:rPr>
        <w:t xml:space="preserve">and best practice guidelines </w:t>
      </w:r>
      <w:r w:rsidR="00DF453D" w:rsidRPr="00DF453D">
        <w:rPr>
          <w:lang w:val="en-NZ"/>
        </w:rPr>
        <w:t>to reduce the risk of fractures</w:t>
      </w:r>
      <w:r w:rsidR="0018603F">
        <w:rPr>
          <w:lang w:val="en-NZ"/>
        </w:rPr>
        <w:t xml:space="preserve"> </w:t>
      </w:r>
      <w:r>
        <w:rPr>
          <w:lang w:val="en-NZ"/>
        </w:rPr>
        <w:t xml:space="preserve">has advanced </w:t>
      </w:r>
      <w:r w:rsidR="006441AC">
        <w:rPr>
          <w:lang w:val="en-NZ"/>
        </w:rPr>
        <w:t xml:space="preserve">hugely </w:t>
      </w:r>
      <w:r>
        <w:rPr>
          <w:lang w:val="en-NZ"/>
        </w:rPr>
        <w:t>over the past thirty years. However,</w:t>
      </w:r>
      <w:r w:rsidR="00DF453D" w:rsidRPr="00DF453D">
        <w:rPr>
          <w:lang w:val="en-NZ"/>
        </w:rPr>
        <w:t xml:space="preserve"> many studies indicate</w:t>
      </w:r>
      <w:r>
        <w:rPr>
          <w:lang w:val="en-NZ"/>
        </w:rPr>
        <w:t xml:space="preserve"> that the care of people with osteoporosis is </w:t>
      </w:r>
      <w:r w:rsidR="006441AC">
        <w:rPr>
          <w:lang w:val="en-NZ"/>
        </w:rPr>
        <w:t xml:space="preserve">still not optimal: indeed </w:t>
      </w:r>
      <w:r w:rsidR="003D330F">
        <w:rPr>
          <w:lang w:val="en-NZ"/>
        </w:rPr>
        <w:t>most</w:t>
      </w:r>
      <w:r w:rsidR="00DF453D" w:rsidRPr="00DF453D">
        <w:rPr>
          <w:lang w:val="en-NZ"/>
        </w:rPr>
        <w:t xml:space="preserve"> men and women at high fracture risk </w:t>
      </w:r>
      <w:r w:rsidR="00165213">
        <w:rPr>
          <w:lang w:val="en-NZ"/>
        </w:rPr>
        <w:t>do not receive treatment</w:t>
      </w:r>
      <w:r w:rsidR="00117B12">
        <w:rPr>
          <w:lang w:val="en-NZ"/>
        </w:rPr>
        <w:t xml:space="preserve"> </w:t>
      </w:r>
      <w:r w:rsidR="00117B12" w:rsidRPr="00DF453D">
        <w:rPr>
          <w:lang w:val="en-NZ"/>
        </w:rPr>
        <w:fldChar w:fldCharType="begin">
          <w:fldData xml:space="preserve">PEVuZE5vdGU+PENpdGU+PEF1dGhvcj5IYXJ2ZXk8L0F1dGhvcj48WWVhcj4yMDE3PC9ZZWFyPjxS
ZWNOdW0+NzQ5MDwvUmVjTnVtPjxEaXNwbGF5VGV4dD4oMSk8L0Rpc3BsYXlUZXh0PjxyZWNvcmQ+
PHJlYy1udW1iZXI+NzQ5MDwvcmVjLW51bWJlcj48Zm9yZWlnbi1rZXlzPjxrZXkgYXBwPSJFTiIg
ZGItaWQ9Inc1NTl3dzByYmFwZXplZTllc2I1c2F4Zjl3cjU1YXIyc3R6cyIgdGltZXN0YW1wPSIx
NTY1MDEzMjI3Ij43NDkw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E1MDctMTUyOTwvcGFnZXM+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</w:fldData>
        </w:fldChar>
      </w:r>
      <w:r w:rsidR="0018603F">
        <w:rPr>
          <w:lang w:val="en-NZ"/>
        </w:rPr>
        <w:instrText xml:space="preserve"> ADDIN EN.CITE </w:instrText>
      </w:r>
      <w:r w:rsidR="0018603F">
        <w:rPr>
          <w:lang w:val="en-NZ"/>
        </w:rPr>
        <w:fldChar w:fldCharType="begin">
          <w:fldData xml:space="preserve">PEVuZE5vdGU+PENpdGU+PEF1dGhvcj5IYXJ2ZXk8L0F1dGhvcj48WWVhcj4yMDE3PC9ZZWFyPjxS
ZWNOdW0+NzQ5MDwvUmVjTnVtPjxEaXNwbGF5VGV4dD4oMSk8L0Rpc3BsYXlUZXh0PjxyZWNvcmQ+
PHJlYy1udW1iZXI+NzQ5MDwvcmVjLW51bWJlcj48Zm9yZWlnbi1rZXlzPjxrZXkgYXBwPSJFTiIg
ZGItaWQ9Inc1NTl3dzByYmFwZXplZTllc2I1c2F4Zjl3cjU1YXIyc3R6cyIgdGltZXN0YW1wPSIx
NTY1MDEzMjI3Ij43NDkw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E1MDctMTUyOTwvcGFnZXM+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</w:fldData>
        </w:fldChar>
      </w:r>
      <w:r w:rsidR="0018603F">
        <w:rPr>
          <w:lang w:val="en-NZ"/>
        </w:rPr>
        <w:instrText xml:space="preserve"> ADDIN EN.CITE.DATA </w:instrText>
      </w:r>
      <w:r w:rsidR="0018603F">
        <w:rPr>
          <w:lang w:val="en-NZ"/>
        </w:rPr>
      </w:r>
      <w:r w:rsidR="0018603F">
        <w:rPr>
          <w:lang w:val="en-NZ"/>
        </w:rPr>
        <w:fldChar w:fldCharType="end"/>
      </w:r>
      <w:r w:rsidR="00117B12" w:rsidRPr="00DF453D">
        <w:rPr>
          <w:lang w:val="en-NZ"/>
        </w:rPr>
      </w:r>
      <w:r w:rsidR="00117B12" w:rsidRPr="00DF453D">
        <w:rPr>
          <w:lang w:val="en-NZ"/>
        </w:rPr>
        <w:fldChar w:fldCharType="separate"/>
      </w:r>
      <w:r w:rsidR="00117B12">
        <w:rPr>
          <w:noProof/>
          <w:lang w:val="en-NZ"/>
        </w:rPr>
        <w:t>(1)</w:t>
      </w:r>
      <w:r w:rsidR="00117B12" w:rsidRPr="00DF453D">
        <w:fldChar w:fldCharType="end"/>
      </w:r>
      <w:r w:rsidR="00DF453D" w:rsidRPr="00DF453D">
        <w:rPr>
          <w:lang w:val="en-NZ"/>
        </w:rPr>
        <w:t xml:space="preserve">. </w:t>
      </w:r>
      <w:r>
        <w:rPr>
          <w:lang w:val="en-NZ"/>
        </w:rPr>
        <w:t>This is true e</w:t>
      </w:r>
      <w:r w:rsidR="00DF453D" w:rsidRPr="00DF453D">
        <w:rPr>
          <w:lang w:val="en-NZ"/>
        </w:rPr>
        <w:t xml:space="preserve">ven in patients who </w:t>
      </w:r>
      <w:r>
        <w:rPr>
          <w:lang w:val="en-NZ"/>
        </w:rPr>
        <w:t>have sustained</w:t>
      </w:r>
      <w:r w:rsidR="00DF453D" w:rsidRPr="00DF453D">
        <w:rPr>
          <w:lang w:val="en-NZ"/>
        </w:rPr>
        <w:t xml:space="preserve"> a fragility fracture</w:t>
      </w:r>
      <w:r>
        <w:rPr>
          <w:lang w:val="en-NZ"/>
        </w:rPr>
        <w:t>, with</w:t>
      </w:r>
      <w:r w:rsidR="006441AC">
        <w:rPr>
          <w:lang w:val="en-NZ"/>
        </w:rPr>
        <w:t>, in many cases,</w:t>
      </w:r>
      <w:r>
        <w:rPr>
          <w:lang w:val="en-NZ"/>
        </w:rPr>
        <w:t xml:space="preserve"> fewer</w:t>
      </w:r>
      <w:r w:rsidR="00DF453D" w:rsidRPr="00DF453D">
        <w:rPr>
          <w:lang w:val="en-NZ"/>
        </w:rPr>
        <w:t xml:space="preserve"> than 20% actually </w:t>
      </w:r>
      <w:r>
        <w:rPr>
          <w:lang w:val="en-NZ"/>
        </w:rPr>
        <w:t>receiving</w:t>
      </w:r>
      <w:r w:rsidR="00DF453D" w:rsidRPr="00DF453D">
        <w:rPr>
          <w:lang w:val="en-NZ"/>
        </w:rPr>
        <w:t xml:space="preserve"> therapies to reduce the risk of fracture in the year following the fracture </w:t>
      </w:r>
      <w:r w:rsidR="00DF453D" w:rsidRPr="00DF453D">
        <w:rPr>
          <w:lang w:val="en-NZ"/>
        </w:rPr>
        <w:fldChar w:fldCharType="begin">
          <w:fldData xml:space="preserve">PEVuZE5vdGU+PENpdGU+PEF1dGhvcj5HaWFuZ3JlZ29yaW88L0F1dGhvcj48WWVhcj4yMDA2PC9Z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HBhZ2Vz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5MjYtODwvcGFnZXM+PHZvbHVtZT4yOTwvdm9sdW1lPjxudW1iZXI+OTwvbnVt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</w:fldData>
        </w:fldChar>
      </w:r>
      <w:r w:rsidR="0018603F">
        <w:rPr>
          <w:lang w:val="en-NZ"/>
        </w:rPr>
        <w:instrText xml:space="preserve"> ADDIN EN.CITE </w:instrText>
      </w:r>
      <w:r w:rsidR="0018603F">
        <w:rPr>
          <w:lang w:val="en-NZ"/>
        </w:rPr>
        <w:fldChar w:fldCharType="begin">
          <w:fldData xml:space="preserve">PEVuZE5vdGU+PENpdGU+PEF1dGhvcj5HaWFuZ3JlZ29yaW88L0F1dGhvcj48WWVhcj4yMDA2PC9Z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E5MjYtODwvcGFnZXM+PHZvbHVtZT4yOTwvdm9sdW1lPjxudW1iZXI+OTwvbnVt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</w:fldData>
        </w:fldChar>
      </w:r>
      <w:r w:rsidR="0018603F">
        <w:rPr>
          <w:lang w:val="en-NZ"/>
        </w:rPr>
        <w:instrText xml:space="preserve"> ADDIN EN.CITE.DATA </w:instrText>
      </w:r>
      <w:r w:rsidR="0018603F">
        <w:rPr>
          <w:lang w:val="en-NZ"/>
        </w:rPr>
      </w:r>
      <w:r w:rsidR="0018603F">
        <w:rPr>
          <w:lang w:val="en-NZ"/>
        </w:rPr>
        <w:fldChar w:fldCharType="end"/>
      </w:r>
      <w:r w:rsidR="00DF453D" w:rsidRPr="00DF453D">
        <w:rPr>
          <w:lang w:val="en-NZ"/>
        </w:rPr>
      </w:r>
      <w:r w:rsidR="00DF453D" w:rsidRPr="00DF453D">
        <w:rPr>
          <w:lang w:val="en-NZ"/>
        </w:rPr>
        <w:fldChar w:fldCharType="separate"/>
      </w:r>
      <w:r w:rsidR="00DF453D">
        <w:rPr>
          <w:noProof/>
          <w:lang w:val="en-NZ"/>
        </w:rPr>
        <w:t>(2, 3)</w:t>
      </w:r>
      <w:r w:rsidR="00DF453D" w:rsidRPr="00DF453D">
        <w:fldChar w:fldCharType="end"/>
      </w:r>
      <w:r>
        <w:t xml:space="preserve">. Rates of treatment are </w:t>
      </w:r>
      <w:r w:rsidR="00DF453D" w:rsidRPr="00DF453D">
        <w:rPr>
          <w:lang w:val="en-NZ"/>
        </w:rPr>
        <w:t xml:space="preserve">particularly poor for older women and </w:t>
      </w:r>
      <w:r w:rsidR="003D330F">
        <w:rPr>
          <w:lang w:val="en-NZ"/>
        </w:rPr>
        <w:t>those living</w:t>
      </w:r>
      <w:r w:rsidR="00DF453D" w:rsidRPr="00DF453D">
        <w:rPr>
          <w:lang w:val="en-NZ"/>
        </w:rPr>
        <w:t xml:space="preserve"> in long</w:t>
      </w:r>
      <w:r w:rsidR="006441AC">
        <w:rPr>
          <w:lang w:val="en-NZ"/>
        </w:rPr>
        <w:t>-</w:t>
      </w:r>
      <w:r w:rsidR="00DF453D" w:rsidRPr="00DF453D">
        <w:rPr>
          <w:lang w:val="en-NZ"/>
        </w:rPr>
        <w:t>term care.</w:t>
      </w:r>
      <w:r>
        <w:rPr>
          <w:lang w:val="en-NZ"/>
        </w:rPr>
        <w:t xml:space="preserve"> Large gaps in service provision exist, as indicated by </w:t>
      </w:r>
      <w:r w:rsidR="00165213">
        <w:rPr>
          <w:lang w:val="en-NZ"/>
        </w:rPr>
        <w:t xml:space="preserve">the fact </w:t>
      </w:r>
      <w:r w:rsidR="003D330F">
        <w:rPr>
          <w:lang w:val="en-NZ"/>
        </w:rPr>
        <w:t>that the</w:t>
      </w:r>
      <w:r w:rsidR="00165213">
        <w:rPr>
          <w:lang w:val="en-NZ"/>
        </w:rPr>
        <w:t xml:space="preserve"> use of </w:t>
      </w:r>
      <w:r w:rsidR="00DF453D" w:rsidRPr="00DF453D">
        <w:rPr>
          <w:lang w:val="en-NZ"/>
        </w:rPr>
        <w:t xml:space="preserve">fracture risk assessment tools </w:t>
      </w:r>
      <w:r w:rsidR="0018603F">
        <w:rPr>
          <w:lang w:val="en-NZ"/>
        </w:rPr>
        <w:t>(</w:t>
      </w:r>
      <w:r w:rsidR="00DF453D" w:rsidRPr="00DF453D">
        <w:rPr>
          <w:lang w:val="en-NZ"/>
        </w:rPr>
        <w:t>such as FRAX</w:t>
      </w:r>
      <w:r w:rsidRPr="00DF453D">
        <w:rPr>
          <w:lang w:val="en-NZ"/>
        </w:rPr>
        <w:t>®</w:t>
      </w:r>
      <w:r w:rsidR="0018603F">
        <w:rPr>
          <w:lang w:val="en-NZ"/>
        </w:rPr>
        <w:t>)</w:t>
      </w:r>
      <w:r w:rsidR="00165213">
        <w:rPr>
          <w:lang w:val="en-NZ"/>
        </w:rPr>
        <w:t xml:space="preserve"> varies</w:t>
      </w:r>
      <w:r w:rsidR="0018603F">
        <w:rPr>
          <w:lang w:val="en-NZ"/>
        </w:rPr>
        <w:t xml:space="preserve"> </w:t>
      </w:r>
      <w:r w:rsidR="00DF453D" w:rsidRPr="00DF453D">
        <w:rPr>
          <w:lang w:val="en-NZ"/>
        </w:rPr>
        <w:t>one thousand-fold worldwide</w:t>
      </w:r>
      <w:r>
        <w:rPr>
          <w:lang w:val="en-NZ"/>
        </w:rPr>
        <w:t>. This</w:t>
      </w:r>
      <w:r w:rsidR="00DF453D" w:rsidRPr="00DF453D">
        <w:rPr>
          <w:lang w:val="en-NZ"/>
        </w:rPr>
        <w:t xml:space="preserve"> variability </w:t>
      </w:r>
      <w:r>
        <w:rPr>
          <w:lang w:val="en-NZ"/>
        </w:rPr>
        <w:t xml:space="preserve">is far greater </w:t>
      </w:r>
      <w:r w:rsidR="00DF453D" w:rsidRPr="00DF453D">
        <w:rPr>
          <w:lang w:val="en-NZ"/>
        </w:rPr>
        <w:t xml:space="preserve">than the 30-fold </w:t>
      </w:r>
      <w:r w:rsidR="006441AC">
        <w:rPr>
          <w:lang w:val="en-NZ"/>
        </w:rPr>
        <w:t>variation in</w:t>
      </w:r>
      <w:r w:rsidR="00DF453D" w:rsidRPr="00DF453D">
        <w:rPr>
          <w:lang w:val="en-NZ"/>
        </w:rPr>
        <w:t xml:space="preserve"> crude, or 10-fold </w:t>
      </w:r>
      <w:r w:rsidR="006441AC">
        <w:rPr>
          <w:lang w:val="en-NZ"/>
        </w:rPr>
        <w:t>variation in</w:t>
      </w:r>
      <w:r w:rsidR="00A10BAB">
        <w:rPr>
          <w:lang w:val="en-NZ"/>
        </w:rPr>
        <w:t xml:space="preserve"> age-standardised hip fracture</w:t>
      </w:r>
      <w:r w:rsidR="006441AC">
        <w:rPr>
          <w:lang w:val="en-NZ"/>
        </w:rPr>
        <w:t xml:space="preserve"> incidence</w:t>
      </w:r>
      <w:r w:rsidR="00A10BAB">
        <w:rPr>
          <w:lang w:val="en-NZ"/>
        </w:rPr>
        <w:t xml:space="preserve"> globally </w:t>
      </w:r>
      <w:r w:rsidR="00117B12" w:rsidRPr="00DF453D">
        <w:rPr>
          <w:lang w:val="en-NZ"/>
        </w:rPr>
        <w:fldChar w:fldCharType="begin">
          <w:fldData xml:space="preserve">PEVuZE5vdGU+PENpdGU+PEF1dGhvcj5LYW5pczwvQXV0aG9yPjxZZWFyPjIwMTQ8L1llYXI+PFJl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NpcyBJbnRlcm5hdGlvbmFsPC9mdWxsLXRpdGxlPjxhYmJyLTE+T3N0ZW9wb3JvcyBJbnQ8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</w:fldData>
        </w:fldChar>
      </w:r>
      <w:r w:rsidR="0018603F">
        <w:rPr>
          <w:lang w:val="en-NZ"/>
        </w:rPr>
        <w:instrText xml:space="preserve"> ADDIN EN.CITE </w:instrText>
      </w:r>
      <w:r w:rsidR="0018603F">
        <w:rPr>
          <w:lang w:val="en-NZ"/>
        </w:rPr>
        <w:fldChar w:fldCharType="begin">
          <w:fldData xml:space="preserve">PEVuZE5vdGU+PENpdGU+PEF1dGhvcj5LYW5pczwvQXV0aG9yPjxZZWFyPjIwMTQ8L1llYXI+PFJl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</w:fldData>
        </w:fldChar>
      </w:r>
      <w:r w:rsidR="0018603F">
        <w:rPr>
          <w:lang w:val="en-NZ"/>
        </w:rPr>
        <w:instrText xml:space="preserve"> ADDIN EN.CITE.DATA </w:instrText>
      </w:r>
      <w:r w:rsidR="0018603F">
        <w:rPr>
          <w:lang w:val="en-NZ"/>
        </w:rPr>
      </w:r>
      <w:r w:rsidR="0018603F">
        <w:rPr>
          <w:lang w:val="en-NZ"/>
        </w:rPr>
        <w:fldChar w:fldCharType="end"/>
      </w:r>
      <w:r w:rsidR="00117B12" w:rsidRPr="00DF453D">
        <w:rPr>
          <w:lang w:val="en-NZ"/>
        </w:rPr>
      </w:r>
      <w:r w:rsidR="00117B12" w:rsidRPr="00DF453D">
        <w:rPr>
          <w:lang w:val="en-NZ"/>
        </w:rPr>
        <w:fldChar w:fldCharType="separate"/>
      </w:r>
      <w:r w:rsidR="00117B12">
        <w:rPr>
          <w:noProof/>
          <w:lang w:val="en-NZ"/>
        </w:rPr>
        <w:t>(4, 5)</w:t>
      </w:r>
      <w:r w:rsidR="00117B12" w:rsidRPr="00DF453D">
        <w:fldChar w:fldCharType="end"/>
      </w:r>
      <w:r w:rsidR="00DF453D" w:rsidRPr="00DF453D">
        <w:rPr>
          <w:lang w:val="en-NZ"/>
        </w:rPr>
        <w:t xml:space="preserve">. </w:t>
      </w:r>
      <w:r w:rsidR="00165213">
        <w:rPr>
          <w:lang w:val="en-NZ"/>
        </w:rPr>
        <w:t xml:space="preserve">Global differences in availability of </w:t>
      </w:r>
      <w:r w:rsidR="00DF453D" w:rsidRPr="00DF453D">
        <w:rPr>
          <w:lang w:val="en-NZ"/>
        </w:rPr>
        <w:t xml:space="preserve"> internet</w:t>
      </w:r>
      <w:r w:rsidR="00165213">
        <w:rPr>
          <w:lang w:val="en-NZ"/>
        </w:rPr>
        <w:t xml:space="preserve"> access</w:t>
      </w:r>
      <w:r w:rsidR="00DF453D" w:rsidRPr="00DF453D">
        <w:rPr>
          <w:lang w:val="en-NZ"/>
        </w:rPr>
        <w:t xml:space="preserve">, </w:t>
      </w:r>
      <w:r w:rsidR="0018603F">
        <w:rPr>
          <w:lang w:val="en-NZ"/>
        </w:rPr>
        <w:t xml:space="preserve">lack of </w:t>
      </w:r>
      <w:r w:rsidR="00DF453D" w:rsidRPr="00DF453D">
        <w:rPr>
          <w:lang w:val="en-NZ"/>
        </w:rPr>
        <w:t xml:space="preserve">national assessment guidelines for osteoporosis in many countries, and the </w:t>
      </w:r>
      <w:r w:rsidR="0018603F">
        <w:rPr>
          <w:lang w:val="en-NZ"/>
        </w:rPr>
        <w:t>presence</w:t>
      </w:r>
      <w:r w:rsidR="0018603F" w:rsidRPr="00DF453D">
        <w:rPr>
          <w:lang w:val="en-NZ"/>
        </w:rPr>
        <w:t xml:space="preserve"> </w:t>
      </w:r>
      <w:r w:rsidR="00DF453D" w:rsidRPr="00DF453D">
        <w:rPr>
          <w:lang w:val="en-NZ"/>
        </w:rPr>
        <w:t>of alternative assessment algorithms</w:t>
      </w:r>
      <w:r w:rsidR="00165213">
        <w:rPr>
          <w:lang w:val="en-NZ"/>
        </w:rPr>
        <w:t xml:space="preserve"> only partially explain these differences</w:t>
      </w:r>
      <w:r w:rsidR="00DF453D" w:rsidRPr="00DF453D">
        <w:rPr>
          <w:lang w:val="en-NZ"/>
        </w:rPr>
        <w:t xml:space="preserve"> </w:t>
      </w:r>
      <w:r w:rsidR="00DF453D" w:rsidRPr="00DF453D">
        <w:rPr>
          <w:lang w:val="en-NZ"/>
        </w:rPr>
        <w:fldChar w:fldCharType="begin"/>
      </w:r>
      <w:r w:rsidR="00FB2DBF">
        <w:rPr>
          <w:lang w:val="en-NZ"/>
        </w:rPr>
        <w:instrText xml:space="preserve"> ADDIN EN.CITE &lt;EndNote&gt;&lt;Cite&gt;&lt;Author&gt;Kanis&lt;/Author&gt;&lt;Year&gt;2014&lt;/Year&gt;&lt;RecNum&gt;7491&lt;/RecNum&gt;&lt;DisplayText&gt;(4)&lt;/DisplayText&gt;&lt;record&gt;&lt;rec-number&gt;7491&lt;/rec-number&gt;&lt;foreign-keys&gt;&lt;key app="EN" db-id="w559ww0rbapezee9esb5saxf9wr55ar2stzs" timestamp="1565013227"&gt;7491&lt;/key&gt;&lt;/foreign-keys&gt;&lt;ref-type name="Journal Article"&gt;17&lt;/ref-type&gt;&lt;contributors&gt;&lt;authors&gt;&lt;author&gt;Kanis, J. A.&lt;/author&gt;&lt;author&gt;Johansson, H.&lt;/author&gt;&lt;author&gt;Oden, A.&lt;/author&gt;&lt;author&gt;Cooper, C.&lt;/author&gt;&lt;author&gt;McCloskey, E. V.&lt;/author&gt;&lt;/authors&gt;&lt;/contributors&gt;&lt;auth-address&gt;WHO Collaborating Centre for Metabolic Bone Diseases, University of Sheffield Medical School, Beech Hill Road, Sheffield, S10 2RX, UK, w.j.pontefract@sheffield.ac.uk.&lt;/auth-address&gt;&lt;titles&gt;&lt;title&gt;Worldwide uptake of FRAX&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66&lt;/pages&gt;&lt;volume&gt;9&lt;/volume&gt;&lt;number&gt;1&lt;/number&gt;&lt;edition&gt;2014/01/15&lt;/edition&gt;&lt;dates&gt;&lt;year&gt;2014&lt;/year&gt;&lt;pub-dates&gt;&lt;date&gt;Dec&lt;/date&gt;&lt;/pub-dates&gt;&lt;/dates&gt;&lt;accession-num&gt;24420978&lt;/accession-num&gt;&lt;urls&gt;&lt;/urls&gt;&lt;electronic-resource-num&gt;10.1007/s11657-013-0166-8&lt;/electronic-resource-num&gt;&lt;remote-database-provider&gt;Nlm&lt;/remote-database-provider&gt;&lt;language&gt;eng&lt;/language&gt;&lt;/record&gt;&lt;/Cite&gt;&lt;/EndNote&gt;</w:instrText>
      </w:r>
      <w:r w:rsidR="00DF453D" w:rsidRPr="00DF453D">
        <w:rPr>
          <w:lang w:val="en-NZ"/>
        </w:rPr>
        <w:fldChar w:fldCharType="separate"/>
      </w:r>
      <w:r w:rsidR="00DF453D">
        <w:rPr>
          <w:noProof/>
          <w:lang w:val="en-NZ"/>
        </w:rPr>
        <w:t>(4)</w:t>
      </w:r>
      <w:r w:rsidR="00DF453D" w:rsidRPr="00DF453D">
        <w:fldChar w:fldCharType="end"/>
      </w:r>
      <w:r w:rsidR="00DF453D" w:rsidRPr="00DF453D">
        <w:rPr>
          <w:lang w:val="en-NZ"/>
        </w:rPr>
        <w:t xml:space="preserve">. </w:t>
      </w:r>
    </w:p>
    <w:p w14:paraId="09A9F5F5" w14:textId="455A7692" w:rsidR="00DF453D" w:rsidRPr="00DF453D" w:rsidRDefault="00165213" w:rsidP="00DE0696">
      <w:pPr>
        <w:spacing w:line="360" w:lineRule="auto"/>
        <w:jc w:val="both"/>
        <w:rPr>
          <w:lang w:val="en-NZ"/>
        </w:rPr>
      </w:pPr>
      <w:r>
        <w:rPr>
          <w:lang w:val="en-NZ"/>
        </w:rPr>
        <w:t>Whilst the</w:t>
      </w:r>
      <w:r w:rsidRPr="00DF453D">
        <w:rPr>
          <w:lang w:val="en-NZ"/>
        </w:rPr>
        <w:t xml:space="preserve"> </w:t>
      </w:r>
      <w:r w:rsidR="006441AC">
        <w:rPr>
          <w:lang w:val="en-NZ"/>
        </w:rPr>
        <w:t>under-assessment and treatment</w:t>
      </w:r>
      <w:r w:rsidR="00DF453D" w:rsidRPr="00DF453D">
        <w:rPr>
          <w:lang w:val="en-NZ"/>
        </w:rPr>
        <w:t xml:space="preserve"> of those at very high risk of further fracture </w:t>
      </w:r>
      <w:r w:rsidR="00C81AFB">
        <w:rPr>
          <w:lang w:val="en-NZ"/>
        </w:rPr>
        <w:t xml:space="preserve">is </w:t>
      </w:r>
      <w:r>
        <w:rPr>
          <w:lang w:val="en-NZ"/>
        </w:rPr>
        <w:t xml:space="preserve">of great </w:t>
      </w:r>
      <w:r w:rsidR="00C81AFB">
        <w:rPr>
          <w:lang w:val="en-NZ"/>
        </w:rPr>
        <w:t xml:space="preserve">concern, </w:t>
      </w:r>
      <w:r>
        <w:rPr>
          <w:lang w:val="en-NZ"/>
        </w:rPr>
        <w:t>even more alarming</w:t>
      </w:r>
      <w:r w:rsidR="00DF453D" w:rsidRPr="00DF453D">
        <w:rPr>
          <w:lang w:val="en-NZ"/>
        </w:rPr>
        <w:t xml:space="preserve"> is the </w:t>
      </w:r>
      <w:r w:rsidR="006441AC">
        <w:rPr>
          <w:lang w:val="en-NZ"/>
        </w:rPr>
        <w:t xml:space="preserve">apparent </w:t>
      </w:r>
      <w:r w:rsidR="00DF453D" w:rsidRPr="00DF453D">
        <w:rPr>
          <w:lang w:val="en-NZ"/>
        </w:rPr>
        <w:t xml:space="preserve">downward trend in </w:t>
      </w:r>
      <w:r w:rsidR="006441AC">
        <w:rPr>
          <w:lang w:val="en-NZ"/>
        </w:rPr>
        <w:t xml:space="preserve">treatment with </w:t>
      </w:r>
      <w:r w:rsidR="005625E2">
        <w:rPr>
          <w:lang w:val="en-NZ"/>
        </w:rPr>
        <w:t>antiosteoporosis</w:t>
      </w:r>
      <w:r w:rsidR="006441AC">
        <w:rPr>
          <w:lang w:val="en-NZ"/>
        </w:rPr>
        <w:t xml:space="preserve"> medications</w:t>
      </w:r>
      <w:r w:rsidR="00DF453D" w:rsidRPr="00DF453D">
        <w:rPr>
          <w:lang w:val="en-NZ"/>
        </w:rPr>
        <w:t xml:space="preserve"> after hip fracture, </w:t>
      </w:r>
      <w:r>
        <w:rPr>
          <w:lang w:val="en-NZ"/>
        </w:rPr>
        <w:t xml:space="preserve">which has been </w:t>
      </w:r>
      <w:r w:rsidR="00DF453D" w:rsidRPr="00DF453D">
        <w:rPr>
          <w:lang w:val="en-NZ"/>
        </w:rPr>
        <w:t>demonstrated both in the USA</w:t>
      </w:r>
      <w:r w:rsidR="00A10BAB">
        <w:rPr>
          <w:lang w:val="en-NZ"/>
        </w:rPr>
        <w:t>, European</w:t>
      </w:r>
      <w:r w:rsidR="00DF453D" w:rsidRPr="00DF453D">
        <w:rPr>
          <w:lang w:val="en-NZ"/>
        </w:rPr>
        <w:t xml:space="preserve"> and UK populations</w:t>
      </w:r>
      <w:r w:rsidR="00117B12">
        <w:rPr>
          <w:lang w:val="en-NZ"/>
        </w:rPr>
        <w:t xml:space="preserve"> </w:t>
      </w:r>
      <w:r w:rsidR="00117B12" w:rsidRPr="00DF453D">
        <w:rPr>
          <w:lang w:val="en-NZ"/>
        </w:rPr>
        <w:fldChar w:fldCharType="begin">
          <w:fldData xml:space="preserve">PEVuZE5vdGU+PENpdGU+PEF1dGhvcj5Tb2xvbW9uPC9BdXRob3I+PFllYXI+MjAxNDwvWWVhcj48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xOTI5LTM3PC9wYWdlcz48dm9sdW1lPjI5PC92b2x1bWU+PG51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</w:fldData>
        </w:fldChar>
      </w:r>
      <w:r w:rsidR="0018603F">
        <w:rPr>
          <w:lang w:val="en-NZ"/>
        </w:rPr>
        <w:instrText xml:space="preserve"> ADDIN EN.CITE </w:instrText>
      </w:r>
      <w:r w:rsidR="0018603F">
        <w:rPr>
          <w:lang w:val="en-NZ"/>
        </w:rPr>
        <w:fldChar w:fldCharType="begin">
          <w:fldData xml:space="preserve">PEVuZE5vdGU+PENpdGU+PEF1dGhvcj5Tb2xvbW9uPC9BdXRob3I+PFllYXI+MjAxNDwvWWVhcj48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</w:fldData>
        </w:fldChar>
      </w:r>
      <w:r w:rsidR="0018603F">
        <w:rPr>
          <w:lang w:val="en-NZ"/>
        </w:rPr>
        <w:instrText xml:space="preserve"> ADDIN EN.CITE.DATA </w:instrText>
      </w:r>
      <w:r w:rsidR="0018603F">
        <w:rPr>
          <w:lang w:val="en-NZ"/>
        </w:rPr>
      </w:r>
      <w:r w:rsidR="0018603F">
        <w:rPr>
          <w:lang w:val="en-NZ"/>
        </w:rPr>
        <w:fldChar w:fldCharType="end"/>
      </w:r>
      <w:r w:rsidR="00117B12" w:rsidRPr="00DF453D">
        <w:rPr>
          <w:lang w:val="en-NZ"/>
        </w:rPr>
      </w:r>
      <w:r w:rsidR="00117B12" w:rsidRPr="00DF453D">
        <w:rPr>
          <w:lang w:val="en-NZ"/>
        </w:rPr>
        <w:fldChar w:fldCharType="separate"/>
      </w:r>
      <w:r w:rsidR="00117B12">
        <w:rPr>
          <w:noProof/>
          <w:lang w:val="en-NZ"/>
        </w:rPr>
        <w:t>(6, 7)</w:t>
      </w:r>
      <w:r w:rsidR="00117B12" w:rsidRPr="00DF453D">
        <w:fldChar w:fldCharType="end"/>
      </w:r>
      <w:r w:rsidR="00C81AFB">
        <w:rPr>
          <w:lang w:val="en-NZ"/>
        </w:rPr>
        <w:t>.</w:t>
      </w:r>
      <w:r w:rsidR="00DF453D" w:rsidRPr="00DF453D">
        <w:rPr>
          <w:lang w:val="en-NZ"/>
        </w:rPr>
        <w:t xml:space="preserve"> </w:t>
      </w:r>
      <w:r w:rsidR="00C81AFB">
        <w:rPr>
          <w:lang w:val="en-NZ"/>
        </w:rPr>
        <w:t xml:space="preserve">There are many </w:t>
      </w:r>
      <w:r w:rsidR="006441AC">
        <w:rPr>
          <w:lang w:val="en-NZ"/>
        </w:rPr>
        <w:t xml:space="preserve">potential </w:t>
      </w:r>
      <w:r w:rsidR="00C81AFB">
        <w:rPr>
          <w:lang w:val="en-NZ"/>
        </w:rPr>
        <w:lastRenderedPageBreak/>
        <w:t>causes for this trend</w:t>
      </w:r>
      <w:r w:rsidR="00DF453D" w:rsidRPr="00DF453D">
        <w:rPr>
          <w:lang w:val="en-NZ"/>
        </w:rPr>
        <w:t xml:space="preserve">, including the </w:t>
      </w:r>
      <w:r>
        <w:rPr>
          <w:lang w:val="en-NZ"/>
        </w:rPr>
        <w:t xml:space="preserve">elevation </w:t>
      </w:r>
      <w:r w:rsidRPr="00DF453D">
        <w:rPr>
          <w:lang w:val="en-NZ"/>
        </w:rPr>
        <w:t>of</w:t>
      </w:r>
      <w:r w:rsidR="00DF453D" w:rsidRPr="00DF453D">
        <w:rPr>
          <w:lang w:val="en-NZ"/>
        </w:rPr>
        <w:t xml:space="preserve"> concerns regarding rare </w:t>
      </w:r>
      <w:r w:rsidR="003D330F">
        <w:rPr>
          <w:lang w:val="en-NZ"/>
        </w:rPr>
        <w:t>antiresorptive drug</w:t>
      </w:r>
      <w:r>
        <w:rPr>
          <w:lang w:val="en-NZ"/>
        </w:rPr>
        <w:t>-related side effects</w:t>
      </w:r>
      <w:r w:rsidR="00DF453D" w:rsidRPr="00DF453D">
        <w:rPr>
          <w:lang w:val="en-NZ"/>
        </w:rPr>
        <w:t xml:space="preserve"> such as </w:t>
      </w:r>
      <w:r>
        <w:rPr>
          <w:lang w:val="en-NZ"/>
        </w:rPr>
        <w:t xml:space="preserve">atypical femoral fractures and </w:t>
      </w:r>
      <w:r w:rsidR="00DF453D" w:rsidRPr="00DF453D">
        <w:rPr>
          <w:lang w:val="en-NZ"/>
        </w:rPr>
        <w:t>osteonecrosis of the jaw</w:t>
      </w:r>
      <w:r>
        <w:rPr>
          <w:lang w:val="en-NZ"/>
        </w:rPr>
        <w:t>,</w:t>
      </w:r>
      <w:r w:rsidR="0018603F">
        <w:rPr>
          <w:lang w:val="en-NZ"/>
        </w:rPr>
        <w:t xml:space="preserve"> </w:t>
      </w:r>
      <w:r w:rsidR="00C81AFB">
        <w:rPr>
          <w:lang w:val="en-NZ"/>
        </w:rPr>
        <w:t xml:space="preserve">and </w:t>
      </w:r>
      <w:r w:rsidR="00C81AFB" w:rsidRPr="00DF453D">
        <w:rPr>
          <w:lang w:val="en-NZ"/>
        </w:rPr>
        <w:t>the recent</w:t>
      </w:r>
      <w:r>
        <w:rPr>
          <w:lang w:val="en-NZ"/>
        </w:rPr>
        <w:t xml:space="preserve"> changes to</w:t>
      </w:r>
      <w:r w:rsidR="00C81AFB" w:rsidRPr="00DF453D">
        <w:rPr>
          <w:lang w:val="en-NZ"/>
        </w:rPr>
        <w:t xml:space="preserve"> </w:t>
      </w:r>
      <w:r>
        <w:rPr>
          <w:lang w:val="en-NZ"/>
        </w:rPr>
        <w:t xml:space="preserve">treatment </w:t>
      </w:r>
      <w:r w:rsidR="00C81AFB" w:rsidRPr="00DF453D">
        <w:rPr>
          <w:lang w:val="en-NZ"/>
        </w:rPr>
        <w:t>reim</w:t>
      </w:r>
      <w:r w:rsidR="00C81AFB">
        <w:rPr>
          <w:lang w:val="en-NZ"/>
        </w:rPr>
        <w:t>bursement in the US</w:t>
      </w:r>
      <w:r w:rsidR="00DF453D" w:rsidRPr="00DF453D">
        <w:rPr>
          <w:lang w:val="en-NZ"/>
        </w:rPr>
        <w:t xml:space="preserve">. In this review, we give an overview of </w:t>
      </w:r>
      <w:r w:rsidR="00C81AFB">
        <w:rPr>
          <w:lang w:val="en-NZ"/>
        </w:rPr>
        <w:t xml:space="preserve">the reasons for suboptimal osteoporosis care, or </w:t>
      </w:r>
      <w:r>
        <w:rPr>
          <w:lang w:val="en-NZ"/>
        </w:rPr>
        <w:t>“</w:t>
      </w:r>
      <w:r w:rsidR="00C81AFB">
        <w:rPr>
          <w:lang w:val="en-NZ"/>
        </w:rPr>
        <w:t>treatment gaps</w:t>
      </w:r>
      <w:r>
        <w:rPr>
          <w:lang w:val="en-NZ"/>
        </w:rPr>
        <w:t>”</w:t>
      </w:r>
      <w:r w:rsidR="00C81AFB">
        <w:rPr>
          <w:lang w:val="en-NZ"/>
        </w:rPr>
        <w:t>,</w:t>
      </w:r>
      <w:r w:rsidR="00DF453D" w:rsidRPr="00DF453D">
        <w:rPr>
          <w:lang w:val="en-NZ"/>
        </w:rPr>
        <w:t xml:space="preserve"> at all levels, </w:t>
      </w:r>
      <w:r w:rsidR="00C81AFB">
        <w:rPr>
          <w:lang w:val="en-NZ"/>
        </w:rPr>
        <w:t xml:space="preserve">and discuss possible approaches to remedy this </w:t>
      </w:r>
      <w:r>
        <w:rPr>
          <w:lang w:val="en-NZ"/>
        </w:rPr>
        <w:t>problem</w:t>
      </w:r>
      <w:r w:rsidR="00DF453D" w:rsidRPr="00DF453D">
        <w:rPr>
          <w:lang w:val="en-NZ"/>
        </w:rPr>
        <w:t>.</w:t>
      </w:r>
    </w:p>
    <w:p w14:paraId="584D7A8A" w14:textId="77777777" w:rsidR="006358C4" w:rsidRDefault="00DF453D" w:rsidP="00DE0696">
      <w:pPr>
        <w:spacing w:line="360" w:lineRule="auto"/>
        <w:jc w:val="both"/>
        <w:rPr>
          <w:b/>
        </w:rPr>
      </w:pPr>
      <w:r w:rsidRPr="00DF453D">
        <w:rPr>
          <w:b/>
        </w:rPr>
        <w:t>WHAT DO WE MEAN BY “SUBOPTIMAL” OSTEOPOROSIS CARE?</w:t>
      </w:r>
    </w:p>
    <w:p w14:paraId="2F62E55D" w14:textId="7CB72AAB" w:rsidR="00A2436E" w:rsidRDefault="00165213" w:rsidP="00DE0696">
      <w:pPr>
        <w:spacing w:line="360" w:lineRule="auto"/>
        <w:jc w:val="both"/>
        <w:rPr>
          <w:lang w:val="en-NZ"/>
        </w:rPr>
      </w:pPr>
      <w:r>
        <w:t>It is widely recognised that</w:t>
      </w:r>
      <w:r w:rsidR="00A2436E" w:rsidRPr="00A2436E">
        <w:t xml:space="preserve"> disparities </w:t>
      </w:r>
      <w:r w:rsidR="00A2436E">
        <w:t xml:space="preserve">exist </w:t>
      </w:r>
      <w:r w:rsidR="00A2436E" w:rsidRPr="00A2436E">
        <w:t xml:space="preserve">between the </w:t>
      </w:r>
      <w:r>
        <w:t>population</w:t>
      </w:r>
      <w:r w:rsidR="00A2436E" w:rsidRPr="00A2436E">
        <w:t xml:space="preserve"> at high fracture risk, or who have experienced a low trauma fracture, and the number who receive appropriate </w:t>
      </w:r>
      <w:r>
        <w:t xml:space="preserve">osteoporosis </w:t>
      </w:r>
      <w:r w:rsidR="00A2436E" w:rsidRPr="00A2436E">
        <w:t>assessment and treatment</w:t>
      </w:r>
      <w:r w:rsidR="00851761">
        <w:t xml:space="preserve"> </w:t>
      </w:r>
      <w:r w:rsidR="00117B12" w:rsidRPr="00A2436E">
        <w:fldChar w:fldCharType="begin">
          <w:fldData xml:space="preserve">PEVuZE5vdGU+PENpdGU+PEF1dGhvcj5IYXJ2ZXk8L0F1dGhvcj48WWVhcj4yMDE3PC9ZZWFyPjxS
ZWNOdW0+NzQ5MDwvUmVjTnVtPjxEaXNwbGF5VGV4dD4oMSk8L0Rpc3BsYXlUZXh0PjxyZWNvcmQ+
PHJlYy1udW1iZXI+NzQ5MDwvcmVjLW51bWJlcj48Zm9yZWlnbi1rZXlzPjxrZXkgYXBwPSJFTiIg
ZGItaWQ9Inc1NTl3dzByYmFwZXplZTllc2I1c2F4Zjl3cjU1YXIyc3R6cyIgdGltZXN0YW1wPSIx
NTY1MDEzMjI3Ij43NDkw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E1MDctMTUyOTwvcGFnZXM+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</w:fldData>
        </w:fldChar>
      </w:r>
      <w:r w:rsidR="0018603F">
        <w:instrText xml:space="preserve"> ADDIN EN.CITE </w:instrText>
      </w:r>
      <w:r w:rsidR="0018603F">
        <w:fldChar w:fldCharType="begin">
          <w:fldData xml:space="preserve">PEVuZE5vdGU+PENpdGU+PEF1dGhvcj5IYXJ2ZXk8L0F1dGhvcj48WWVhcj4yMDE3PC9ZZWFyPjxS
ZWNOdW0+NzQ5MDwvUmVjTnVtPjxEaXNwbGF5VGV4dD4oMSk8L0Rpc3BsYXlUZXh0PjxyZWNvcmQ+
PHJlYy1udW1iZXI+NzQ5MDwvcmVjLW51bWJlcj48Zm9yZWlnbi1rZXlzPjxrZXkgYXBwPSJFTiIg
ZGItaWQ9Inc1NTl3dzByYmFwZXplZTllc2I1c2F4Zjl3cjU1YXIyc3R6cyIgdGltZXN0YW1wPSIx
NTY1MDEzMjI3Ij43NDkw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E1MDctMTUyOTwvcGFnZXM+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</w:fldData>
        </w:fldChar>
      </w:r>
      <w:r w:rsidR="0018603F">
        <w:instrText xml:space="preserve"> ADDIN EN.CITE.DATA </w:instrText>
      </w:r>
      <w:r w:rsidR="0018603F">
        <w:fldChar w:fldCharType="end"/>
      </w:r>
      <w:r w:rsidR="00117B12" w:rsidRPr="00A2436E">
        <w:fldChar w:fldCharType="separate"/>
      </w:r>
      <w:r w:rsidR="00117B12">
        <w:rPr>
          <w:noProof/>
        </w:rPr>
        <w:t>(1)</w:t>
      </w:r>
      <w:r w:rsidR="00117B12" w:rsidRPr="00A2436E">
        <w:fldChar w:fldCharType="end"/>
      </w:r>
      <w:r w:rsidR="00A2436E" w:rsidRPr="00A2436E">
        <w:t xml:space="preserve">. </w:t>
      </w:r>
      <w:r>
        <w:t xml:space="preserve">As an example, in the UK, analysis of the </w:t>
      </w:r>
      <w:r w:rsidR="00A2436E" w:rsidRPr="00A2436E">
        <w:t xml:space="preserve">Clinical Practice Research Datalink (CPRD) has demonstrated </w:t>
      </w:r>
      <w:r w:rsidR="002F5D53">
        <w:t xml:space="preserve">inadequacies in </w:t>
      </w:r>
      <w:r w:rsidR="00A2436E" w:rsidRPr="00A2436E">
        <w:t xml:space="preserve">both primary and secondary </w:t>
      </w:r>
      <w:r w:rsidR="002F5D53">
        <w:t>fracture prevention</w:t>
      </w:r>
      <w:r w:rsidR="00A2436E" w:rsidRPr="00A2436E">
        <w:t xml:space="preserve">. </w:t>
      </w:r>
      <w:r w:rsidR="00A2436E">
        <w:t xml:space="preserve"> </w:t>
      </w:r>
      <w:r w:rsidR="002F5D53">
        <w:t xml:space="preserve">Initial improvements in prescription rates were encouraging; following </w:t>
      </w:r>
      <w:r w:rsidR="00A2436E">
        <w:t xml:space="preserve">a </w:t>
      </w:r>
      <w:r w:rsidR="00A2436E" w:rsidRPr="00A2436E">
        <w:rPr>
          <w:lang w:val="en-NZ"/>
        </w:rPr>
        <w:t>hip fracture in the UK</w:t>
      </w:r>
      <w:r w:rsidR="00A2436E">
        <w:rPr>
          <w:lang w:val="en-NZ"/>
        </w:rPr>
        <w:t xml:space="preserve">, the </w:t>
      </w:r>
      <w:r w:rsidR="00A2436E" w:rsidRPr="00A2436E">
        <w:rPr>
          <w:lang w:val="en-NZ"/>
        </w:rPr>
        <w:t>probability of antiosteoporosis drug</w:t>
      </w:r>
      <w:r w:rsidR="002F5D53">
        <w:rPr>
          <w:lang w:val="en-NZ"/>
        </w:rPr>
        <w:t xml:space="preserve"> prescription</w:t>
      </w:r>
      <w:r w:rsidR="00A2436E" w:rsidRPr="00A2436E">
        <w:rPr>
          <w:lang w:val="en-NZ"/>
        </w:rPr>
        <w:t xml:space="preserve"> increased from </w:t>
      </w:r>
      <w:r w:rsidR="002F5D53">
        <w:rPr>
          <w:lang w:val="en-NZ"/>
        </w:rPr>
        <w:t>just</w:t>
      </w:r>
      <w:r w:rsidR="002F5D53" w:rsidRPr="00A2436E">
        <w:rPr>
          <w:lang w:val="en-NZ"/>
        </w:rPr>
        <w:t xml:space="preserve"> </w:t>
      </w:r>
      <w:r w:rsidR="00A2436E" w:rsidRPr="00A2436E">
        <w:rPr>
          <w:lang w:val="en-NZ"/>
        </w:rPr>
        <w:t>7 % in 2000</w:t>
      </w:r>
      <w:r w:rsidR="002F5D53">
        <w:rPr>
          <w:lang w:val="en-NZ"/>
        </w:rPr>
        <w:t>,</w:t>
      </w:r>
      <w:r w:rsidR="00A2436E" w:rsidRPr="00A2436E">
        <w:rPr>
          <w:lang w:val="en-NZ"/>
        </w:rPr>
        <w:t xml:space="preserve"> to 46 % in 2010</w:t>
      </w:r>
      <w:r w:rsidR="00117B12">
        <w:rPr>
          <w:lang w:val="en-NZ"/>
        </w:rPr>
        <w:t xml:space="preserve"> </w:t>
      </w:r>
      <w:r w:rsidR="00117B12" w:rsidRPr="00A2436E">
        <w:rPr>
          <w:lang w:val="en-NZ"/>
        </w:rPr>
        <w:fldChar w:fldCharType="begin">
          <w:fldData xml:space="preserve">PEVuZE5vdGU+PENpdGU+PEF1dGhvcj5LbG9wPC9BdXRob3I+PFllYXI+MjAxNDwvWWVhcj48UmVj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</w:fldData>
        </w:fldChar>
      </w:r>
      <w:r w:rsidR="0018603F">
        <w:rPr>
          <w:lang w:val="en-NZ"/>
        </w:rPr>
        <w:instrText xml:space="preserve"> ADDIN EN.CITE </w:instrText>
      </w:r>
      <w:r w:rsidR="0018603F">
        <w:rPr>
          <w:lang w:val="en-NZ"/>
        </w:rPr>
        <w:fldChar w:fldCharType="begin">
          <w:fldData xml:space="preserve">PEVuZE5vdGU+PENpdGU+PEF1dGhvcj5LbG9wPC9BdXRob3I+PFllYXI+MjAxNDwvWWVhcj48UmVj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</w:fldData>
        </w:fldChar>
      </w:r>
      <w:r w:rsidR="0018603F">
        <w:rPr>
          <w:lang w:val="en-NZ"/>
        </w:rPr>
        <w:instrText xml:space="preserve"> ADDIN EN.CITE.DATA </w:instrText>
      </w:r>
      <w:r w:rsidR="0018603F">
        <w:rPr>
          <w:lang w:val="en-NZ"/>
        </w:rPr>
      </w:r>
      <w:r w:rsidR="0018603F">
        <w:rPr>
          <w:lang w:val="en-NZ"/>
        </w:rPr>
        <w:fldChar w:fldCharType="end"/>
      </w:r>
      <w:r w:rsidR="00117B12" w:rsidRPr="00A2436E">
        <w:rPr>
          <w:lang w:val="en-NZ"/>
        </w:rPr>
      </w:r>
      <w:r w:rsidR="00117B12" w:rsidRPr="00A2436E">
        <w:rPr>
          <w:lang w:val="en-NZ"/>
        </w:rPr>
        <w:fldChar w:fldCharType="separate"/>
      </w:r>
      <w:r w:rsidR="00117B12">
        <w:rPr>
          <w:noProof/>
          <w:lang w:val="en-NZ"/>
        </w:rPr>
        <w:t>(8)</w:t>
      </w:r>
      <w:r w:rsidR="00117B12" w:rsidRPr="00A2436E">
        <w:fldChar w:fldCharType="end"/>
      </w:r>
      <w:r w:rsidR="002F5D53">
        <w:rPr>
          <w:lang w:val="en-NZ"/>
        </w:rPr>
        <w:t xml:space="preserve">, with </w:t>
      </w:r>
      <w:r w:rsidR="00A2436E" w:rsidRPr="00A2436E">
        <w:rPr>
          <w:lang w:val="en-NZ"/>
        </w:rPr>
        <w:t xml:space="preserve"> </w:t>
      </w:r>
      <w:r w:rsidR="002F5D53">
        <w:rPr>
          <w:lang w:val="en-NZ"/>
        </w:rPr>
        <w:t>older p</w:t>
      </w:r>
      <w:r w:rsidR="00A2436E" w:rsidRPr="00A2436E">
        <w:rPr>
          <w:lang w:val="en-NZ"/>
        </w:rPr>
        <w:t xml:space="preserve">atients </w:t>
      </w:r>
      <w:r w:rsidR="002F5D53">
        <w:rPr>
          <w:lang w:val="en-NZ"/>
        </w:rPr>
        <w:t>(</w:t>
      </w:r>
      <w:r w:rsidR="00A2436E" w:rsidRPr="00A2436E">
        <w:rPr>
          <w:lang w:val="en-NZ"/>
        </w:rPr>
        <w:t>≥</w:t>
      </w:r>
      <w:r w:rsidR="00A2436E">
        <w:rPr>
          <w:lang w:val="en-NZ"/>
        </w:rPr>
        <w:t>75 years of age</w:t>
      </w:r>
      <w:r w:rsidR="002F5D53">
        <w:rPr>
          <w:lang w:val="en-NZ"/>
        </w:rPr>
        <w:t>) particularly benefiting from this trend.</w:t>
      </w:r>
      <w:r w:rsidR="00A2436E" w:rsidRPr="00A2436E">
        <w:rPr>
          <w:lang w:val="en-NZ"/>
        </w:rPr>
        <w:t xml:space="preserve"> At any given point in time</w:t>
      </w:r>
      <w:r w:rsidR="00A2436E">
        <w:rPr>
          <w:lang w:val="en-NZ"/>
        </w:rPr>
        <w:t>, t</w:t>
      </w:r>
      <w:r w:rsidR="00A2436E" w:rsidRPr="00A2436E">
        <w:rPr>
          <w:lang w:val="en-NZ"/>
        </w:rPr>
        <w:t xml:space="preserve">he cumulative incidence of antiosteoporosis therapy was greater in women (8 % in 2000, 51 % in 2010) than in men (4 % in 2000, 34 % in 2010). </w:t>
      </w:r>
      <w:r w:rsidR="00A2436E">
        <w:rPr>
          <w:lang w:val="en-NZ"/>
        </w:rPr>
        <w:t xml:space="preserve">Given this steady increase in the awareness of the need for </w:t>
      </w:r>
      <w:r w:rsidR="005625E2">
        <w:rPr>
          <w:lang w:val="en-NZ"/>
        </w:rPr>
        <w:t>antiosteoporosis</w:t>
      </w:r>
      <w:r w:rsidR="00A2436E">
        <w:rPr>
          <w:lang w:val="en-NZ"/>
        </w:rPr>
        <w:t xml:space="preserve"> drugs over a 10 year period, a continued trend in increased prescribing would have made perfect sense. However, d</w:t>
      </w:r>
      <w:r w:rsidR="00A2436E" w:rsidRPr="00A2436E">
        <w:rPr>
          <w:lang w:val="en-NZ"/>
        </w:rPr>
        <w:t xml:space="preserve">espite </w:t>
      </w:r>
      <w:r w:rsidR="005625E2">
        <w:rPr>
          <w:lang w:val="en-NZ"/>
        </w:rPr>
        <w:t>fewer</w:t>
      </w:r>
      <w:r w:rsidR="005625E2" w:rsidRPr="00A2436E">
        <w:rPr>
          <w:lang w:val="en-NZ"/>
        </w:rPr>
        <w:t xml:space="preserve"> </w:t>
      </w:r>
      <w:r w:rsidR="00A2436E" w:rsidRPr="00A2436E">
        <w:rPr>
          <w:lang w:val="en-NZ"/>
        </w:rPr>
        <w:t xml:space="preserve">than 50% of hip fracture patients receiving </w:t>
      </w:r>
      <w:r w:rsidR="00A2436E" w:rsidRPr="00A2436E">
        <w:rPr>
          <w:lang w:val="en-NZ"/>
        </w:rPr>
        <w:lastRenderedPageBreak/>
        <w:t xml:space="preserve">treatment, </w:t>
      </w:r>
      <w:r w:rsidR="00944F99" w:rsidRPr="00A2436E">
        <w:rPr>
          <w:lang w:val="en-NZ"/>
        </w:rPr>
        <w:t>from around 2011</w:t>
      </w:r>
      <w:r w:rsidR="00944F99">
        <w:rPr>
          <w:lang w:val="en-NZ"/>
        </w:rPr>
        <w:t xml:space="preserve">, </w:t>
      </w:r>
      <w:r w:rsidR="00A2436E" w:rsidRPr="00A2436E">
        <w:rPr>
          <w:lang w:val="en-NZ"/>
        </w:rPr>
        <w:t xml:space="preserve">a plateau and a possible decrease in prescriptions </w:t>
      </w:r>
      <w:r w:rsidR="004D33E3">
        <w:rPr>
          <w:lang w:val="en-NZ"/>
        </w:rPr>
        <w:t xml:space="preserve">has </w:t>
      </w:r>
      <w:r w:rsidR="00A2436E">
        <w:rPr>
          <w:lang w:val="en-NZ"/>
        </w:rPr>
        <w:t>occurred in the UK</w:t>
      </w:r>
      <w:r w:rsidR="00117B12">
        <w:rPr>
          <w:lang w:val="en-NZ"/>
        </w:rPr>
        <w:t xml:space="preserve"> </w:t>
      </w:r>
      <w:r w:rsidR="00117B12" w:rsidRPr="00A2436E">
        <w:rPr>
          <w:lang w:val="en-NZ"/>
        </w:rPr>
        <w:fldChar w:fldCharType="begin">
          <w:fldData xml:space="preserve">PEVuZE5vdGU+PENpdGU+PEF1dGhvcj5IYXdsZXk8L0F1dGhvcj48WWVhcj4yMDE2PC9ZZWFyPjxS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AwOC0yMDE1PC9wYWdlcz48dm9sdW1lPjMxPC92b2x1bWU+PG51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=
</w:fldData>
        </w:fldChar>
      </w:r>
      <w:r w:rsidR="0018603F">
        <w:rPr>
          <w:lang w:val="en-NZ"/>
        </w:rPr>
        <w:instrText xml:space="preserve"> ADDIN EN.CITE </w:instrText>
      </w:r>
      <w:r w:rsidR="0018603F">
        <w:rPr>
          <w:lang w:val="en-NZ"/>
        </w:rPr>
        <w:fldChar w:fldCharType="begin">
          <w:fldData xml:space="preserve">PEVuZE5vdGU+PENpdGU+PEF1dGhvcj5IYXdsZXk8L0F1dGhvcj48WWVhcj4yMDE2PC9ZZWFyPjxS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=
</w:fldData>
        </w:fldChar>
      </w:r>
      <w:r w:rsidR="0018603F">
        <w:rPr>
          <w:lang w:val="en-NZ"/>
        </w:rPr>
        <w:instrText xml:space="preserve"> ADDIN EN.CITE.DATA </w:instrText>
      </w:r>
      <w:r w:rsidR="0018603F">
        <w:rPr>
          <w:lang w:val="en-NZ"/>
        </w:rPr>
      </w:r>
      <w:r w:rsidR="0018603F">
        <w:rPr>
          <w:lang w:val="en-NZ"/>
        </w:rPr>
        <w:fldChar w:fldCharType="end"/>
      </w:r>
      <w:r w:rsidR="00117B12" w:rsidRPr="00A2436E">
        <w:rPr>
          <w:lang w:val="en-NZ"/>
        </w:rPr>
      </w:r>
      <w:r w:rsidR="00117B12" w:rsidRPr="00A2436E">
        <w:rPr>
          <w:lang w:val="en-NZ"/>
        </w:rPr>
        <w:fldChar w:fldCharType="separate"/>
      </w:r>
      <w:r w:rsidR="00117B12">
        <w:rPr>
          <w:noProof/>
          <w:lang w:val="en-NZ"/>
        </w:rPr>
        <w:t>(9)</w:t>
      </w:r>
      <w:r w:rsidR="00117B12" w:rsidRPr="00A2436E">
        <w:fldChar w:fldCharType="end"/>
      </w:r>
      <w:r w:rsidR="00A2436E" w:rsidRPr="00A2436E">
        <w:rPr>
          <w:lang w:val="en-NZ"/>
        </w:rPr>
        <w:t xml:space="preserve">. </w:t>
      </w:r>
      <w:r w:rsidR="00A2436E">
        <w:rPr>
          <w:lang w:val="en-NZ"/>
        </w:rPr>
        <w:t xml:space="preserve">Local trends in prescribing </w:t>
      </w:r>
      <w:r w:rsidR="005625E2">
        <w:rPr>
          <w:lang w:val="en-NZ"/>
        </w:rPr>
        <w:t>antiosteoporosis</w:t>
      </w:r>
      <w:r w:rsidR="00A2436E">
        <w:rPr>
          <w:lang w:val="en-NZ"/>
        </w:rPr>
        <w:t xml:space="preserve"> therapies appeared to persist over time, with</w:t>
      </w:r>
      <w:r w:rsidR="00A2436E" w:rsidRPr="00A2436E">
        <w:rPr>
          <w:lang w:val="en-NZ"/>
        </w:rPr>
        <w:t xml:space="preserve"> substantial geo</w:t>
      </w:r>
      <w:r w:rsidR="00A2436E">
        <w:rPr>
          <w:lang w:val="en-NZ"/>
        </w:rPr>
        <w:t>graphic heterogeneity within the UK</w:t>
      </w:r>
      <w:r w:rsidR="004D33E3">
        <w:rPr>
          <w:lang w:val="en-NZ"/>
        </w:rPr>
        <w:t>, for example</w:t>
      </w:r>
      <w:r w:rsidR="00A2436E" w:rsidRPr="00A2436E">
        <w:rPr>
          <w:lang w:val="en-NZ"/>
        </w:rPr>
        <w:t xml:space="preserve">, </w:t>
      </w:r>
      <w:r w:rsidR="004D33E3">
        <w:rPr>
          <w:lang w:val="en-NZ"/>
        </w:rPr>
        <w:t xml:space="preserve">in the North East of the UK </w:t>
      </w:r>
      <w:r w:rsidR="00A2436E" w:rsidRPr="00A2436E">
        <w:rPr>
          <w:lang w:val="en-NZ"/>
        </w:rPr>
        <w:t xml:space="preserve">the odds ratio for antiosteoporosis medication following a hip fracture was 1.29 (95%CI: 0.89, 1.87) </w:t>
      </w:r>
      <w:r w:rsidR="004D33E3">
        <w:rPr>
          <w:lang w:val="en-NZ"/>
        </w:rPr>
        <w:t xml:space="preserve">and in the South Central region </w:t>
      </w:r>
      <w:r w:rsidR="00A2436E" w:rsidRPr="00A2436E">
        <w:rPr>
          <w:lang w:val="en-NZ"/>
        </w:rPr>
        <w:t xml:space="preserve">0.56 (95%CI: 0.43, 0.73), </w:t>
      </w:r>
      <w:r w:rsidR="00944F99">
        <w:rPr>
          <w:lang w:val="en-NZ"/>
        </w:rPr>
        <w:t xml:space="preserve">the </w:t>
      </w:r>
      <w:r w:rsidR="00A2436E" w:rsidRPr="00A2436E">
        <w:rPr>
          <w:lang w:val="en-NZ"/>
        </w:rPr>
        <w:t>North West being the referent</w:t>
      </w:r>
      <w:r w:rsidR="00944F99">
        <w:rPr>
          <w:lang w:val="en-NZ"/>
        </w:rPr>
        <w:t xml:space="preserve">. </w:t>
      </w:r>
      <w:r w:rsidR="003D330F">
        <w:rPr>
          <w:lang w:val="en-NZ"/>
        </w:rPr>
        <w:t>Over</w:t>
      </w:r>
      <w:r w:rsidR="00A2436E" w:rsidRPr="00A2436E">
        <w:rPr>
          <w:lang w:val="en-NZ"/>
        </w:rPr>
        <w:t xml:space="preserve"> the</w:t>
      </w:r>
      <w:r w:rsidR="003D330F">
        <w:rPr>
          <w:lang w:val="en-NZ"/>
        </w:rPr>
        <w:t xml:space="preserve"> subsequent</w:t>
      </w:r>
      <w:r w:rsidR="00A2436E" w:rsidRPr="00A2436E">
        <w:rPr>
          <w:lang w:val="en-NZ"/>
        </w:rPr>
        <w:t xml:space="preserve"> 5-years of follow-up</w:t>
      </w:r>
      <w:r w:rsidR="003D330F">
        <w:rPr>
          <w:lang w:val="en-NZ"/>
        </w:rPr>
        <w:t>, these geographic trends persisted indicating systematic differences in provision of osteoporosis care</w:t>
      </w:r>
      <w:r w:rsidR="00117B12">
        <w:rPr>
          <w:lang w:val="en-NZ"/>
        </w:rPr>
        <w:t xml:space="preserve"> </w:t>
      </w:r>
      <w:r w:rsidR="00117B12" w:rsidRPr="00A2436E">
        <w:rPr>
          <w:lang w:val="en-NZ"/>
        </w:rPr>
        <w:fldChar w:fldCharType="begin">
          <w:fldData xml:space="preserve">PEVuZE5vdGU+PENpdGU+PEF1dGhvcj5TaGFoPC9BdXRob3I+PFllYXI+MjAxNzwvWWVhcj48UmVj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IEludDwvYWJici0xPjwvcGVyaW9kaWNhbD48cGFnZXM+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==
</w:fldData>
        </w:fldChar>
      </w:r>
      <w:r w:rsidR="0018603F">
        <w:rPr>
          <w:lang w:val="en-NZ"/>
        </w:rPr>
        <w:instrText xml:space="preserve"> ADDIN EN.CITE </w:instrText>
      </w:r>
      <w:r w:rsidR="0018603F">
        <w:rPr>
          <w:lang w:val="en-NZ"/>
        </w:rPr>
        <w:fldChar w:fldCharType="begin">
          <w:fldData xml:space="preserve">PEVuZE5vdGU+PENpdGU+PEF1dGhvcj5TaGFoPC9BdXRob3I+PFllYXI+MjAxNzwvWWVhcj48UmVj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2lzIEludGVybmF0aW9uYWw8L2Z1bGwt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==
</w:fldData>
        </w:fldChar>
      </w:r>
      <w:r w:rsidR="0018603F">
        <w:rPr>
          <w:lang w:val="en-NZ"/>
        </w:rPr>
        <w:instrText xml:space="preserve"> ADDIN EN.CITE.DATA </w:instrText>
      </w:r>
      <w:r w:rsidR="0018603F">
        <w:rPr>
          <w:lang w:val="en-NZ"/>
        </w:rPr>
      </w:r>
      <w:r w:rsidR="0018603F">
        <w:rPr>
          <w:lang w:val="en-NZ"/>
        </w:rPr>
        <w:fldChar w:fldCharType="end"/>
      </w:r>
      <w:r w:rsidR="00117B12" w:rsidRPr="00A2436E">
        <w:rPr>
          <w:lang w:val="en-NZ"/>
        </w:rPr>
      </w:r>
      <w:r w:rsidR="00117B12" w:rsidRPr="00A2436E">
        <w:rPr>
          <w:lang w:val="en-NZ"/>
        </w:rPr>
        <w:fldChar w:fldCharType="separate"/>
      </w:r>
      <w:r w:rsidR="00117B12">
        <w:rPr>
          <w:noProof/>
          <w:lang w:val="en-NZ"/>
        </w:rPr>
        <w:t>(10)</w:t>
      </w:r>
      <w:r w:rsidR="00117B12" w:rsidRPr="00A2436E">
        <w:fldChar w:fldCharType="end"/>
      </w:r>
      <w:r w:rsidR="00A2436E" w:rsidRPr="00A2436E">
        <w:rPr>
          <w:lang w:val="en-NZ"/>
        </w:rPr>
        <w:t xml:space="preserve">. </w:t>
      </w:r>
    </w:p>
    <w:p w14:paraId="0005E37A" w14:textId="67593DAC" w:rsidR="00944F99" w:rsidRPr="00944F99" w:rsidRDefault="00944F99" w:rsidP="00DE0696">
      <w:pPr>
        <w:spacing w:line="360" w:lineRule="auto"/>
        <w:jc w:val="both"/>
      </w:pPr>
      <w:r>
        <w:rPr>
          <w:lang w:val="en-NZ"/>
        </w:rPr>
        <w:t>Such patterns</w:t>
      </w:r>
      <w:r w:rsidR="00A2436E">
        <w:rPr>
          <w:lang w:val="en-NZ"/>
        </w:rPr>
        <w:t xml:space="preserve"> in secondary fracture prevention are present in many countries. </w:t>
      </w:r>
      <w:r w:rsidR="00A2436E" w:rsidRPr="00A2436E">
        <w:rPr>
          <w:lang w:val="en-NZ"/>
        </w:rPr>
        <w:t xml:space="preserve"> </w:t>
      </w:r>
      <w:r w:rsidR="004D33E3">
        <w:rPr>
          <w:lang w:val="en-NZ"/>
        </w:rPr>
        <w:t xml:space="preserve">A </w:t>
      </w:r>
      <w:r w:rsidR="00A2436E" w:rsidRPr="00A2436E">
        <w:rPr>
          <w:lang w:val="en-NZ"/>
        </w:rPr>
        <w:t>prospective observational study of over 60,000 older women recruited from primary care practices in 10 countries across US, Europe and Australia</w:t>
      </w:r>
      <w:r w:rsidR="004D33E3">
        <w:rPr>
          <w:lang w:val="en-NZ"/>
        </w:rPr>
        <w:t xml:space="preserve"> (the GLOW study)</w:t>
      </w:r>
      <w:r w:rsidR="00A2436E" w:rsidRPr="00A2436E">
        <w:rPr>
          <w:lang w:val="en-NZ"/>
        </w:rPr>
        <w:t xml:space="preserve">, </w:t>
      </w:r>
      <w:r w:rsidR="00A2436E">
        <w:rPr>
          <w:lang w:val="en-NZ"/>
        </w:rPr>
        <w:t>demonstrated</w:t>
      </w:r>
      <w:r w:rsidR="00A2436E" w:rsidRPr="00A2436E">
        <w:rPr>
          <w:lang w:val="en-NZ"/>
        </w:rPr>
        <w:t xml:space="preserve"> that </w:t>
      </w:r>
      <w:r w:rsidR="004D33E3">
        <w:rPr>
          <w:lang w:val="en-NZ"/>
        </w:rPr>
        <w:t>over</w:t>
      </w:r>
      <w:r w:rsidR="0018603F">
        <w:rPr>
          <w:lang w:val="en-NZ"/>
        </w:rPr>
        <w:t xml:space="preserve"> </w:t>
      </w:r>
      <w:r w:rsidR="00A2436E" w:rsidRPr="00A2436E">
        <w:rPr>
          <w:lang w:val="en-NZ"/>
        </w:rPr>
        <w:t>80% of women with a fragility fracture did not receive osteoporosis treatment</w:t>
      </w:r>
      <w:r w:rsidR="00117B12">
        <w:rPr>
          <w:lang w:val="en-NZ"/>
        </w:rPr>
        <w:t xml:space="preserve"> </w:t>
      </w:r>
      <w:r w:rsidR="00117B12" w:rsidRPr="00A2436E">
        <w:rPr>
          <w:lang w:val="en-NZ"/>
        </w:rPr>
        <w:fldChar w:fldCharType="begin">
          <w:fldData xml:space="preserve">PEVuZE5vdGU+PENpdGU+PEF1dGhvcj5HcmVlbnNwYW48L0F1dGhvcj48WWVhcj4yMDEyPC9ZZWFy
PjxSZWNOdW0+NjkzNDwvUmVjTnVtPjxEaXNwbGF5VGV4dD4oMTEp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FB2DBF">
        <w:rPr>
          <w:lang w:val="en-NZ"/>
        </w:rPr>
        <w:instrText xml:space="preserve"> ADDIN EN.CITE </w:instrText>
      </w:r>
      <w:r w:rsidR="00FB2DBF">
        <w:rPr>
          <w:lang w:val="en-NZ"/>
        </w:rPr>
        <w:fldChar w:fldCharType="begin">
          <w:fldData xml:space="preserve">PEVuZE5vdGU+PENpdGU+PEF1dGhvcj5HcmVlbnNwYW48L0F1dGhvcj48WWVhcj4yMDEyPC9ZZWFy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</w:fldData>
        </w:fldChar>
      </w:r>
      <w:r w:rsidR="00FB2DBF">
        <w:rPr>
          <w:lang w:val="en-NZ"/>
        </w:rPr>
        <w:instrText xml:space="preserve"> ADDIN EN.CITE.DATA </w:instrText>
      </w:r>
      <w:r w:rsidR="00FB2DBF">
        <w:rPr>
          <w:lang w:val="en-NZ"/>
        </w:rPr>
      </w:r>
      <w:r w:rsidR="00FB2DBF">
        <w:rPr>
          <w:lang w:val="en-NZ"/>
        </w:rPr>
        <w:fldChar w:fldCharType="end"/>
      </w:r>
      <w:r w:rsidR="00117B12" w:rsidRPr="00A2436E">
        <w:rPr>
          <w:lang w:val="en-NZ"/>
        </w:rPr>
      </w:r>
      <w:r w:rsidR="00117B12" w:rsidRPr="00A2436E">
        <w:rPr>
          <w:lang w:val="en-NZ"/>
        </w:rPr>
        <w:fldChar w:fldCharType="separate"/>
      </w:r>
      <w:r w:rsidR="00117B12">
        <w:rPr>
          <w:noProof/>
          <w:lang w:val="en-NZ"/>
        </w:rPr>
        <w:t>(11)</w:t>
      </w:r>
      <w:r w:rsidR="00117B12" w:rsidRPr="00A2436E">
        <w:fldChar w:fldCharType="end"/>
      </w:r>
      <w:r w:rsidR="00A2436E">
        <w:rPr>
          <w:lang w:val="en-NZ"/>
        </w:rPr>
        <w:t xml:space="preserve">. </w:t>
      </w:r>
      <w:r>
        <w:t>In another international prospective study of</w:t>
      </w:r>
      <w:r w:rsidRPr="00944F99">
        <w:t xml:space="preserve"> 1,795 patients who sustained a </w:t>
      </w:r>
      <w:r w:rsidR="004D33E3">
        <w:t xml:space="preserve">low trauma hip fractures in </w:t>
      </w:r>
      <w:r w:rsidRPr="00944F99">
        <w:t xml:space="preserve">ten countries (Australia, Austria, Estonia, France, Italy, Lithuania, Mexico, Russia, Spain, and the UK), </w:t>
      </w:r>
      <w:r w:rsidR="004D33E3">
        <w:t>just</w:t>
      </w:r>
      <w:r w:rsidR="004D33E3" w:rsidRPr="00944F99">
        <w:t xml:space="preserve"> </w:t>
      </w:r>
      <w:r w:rsidRPr="00944F99">
        <w:t xml:space="preserve">27% were prescribed </w:t>
      </w:r>
      <w:r w:rsidR="004D33E3">
        <w:t>antiosteoporosis therapy</w:t>
      </w:r>
      <w:r w:rsidRPr="00944F99">
        <w:t xml:space="preserve"> after the hip fracture</w:t>
      </w:r>
      <w:r w:rsidR="00117B12">
        <w:t xml:space="preserve"> </w:t>
      </w:r>
      <w:r w:rsidR="00117B12" w:rsidRPr="00944F99">
        <w:fldChar w:fldCharType="begin"/>
      </w:r>
      <w:r w:rsidR="0018603F">
        <w:instrText xml:space="preserve"> ADDIN EN.CITE &lt;EndNote&gt;&lt;Cite&gt;&lt;Author&gt;Svedbom&lt;/Author&gt;&lt;Year&gt;2013&lt;/Year&gt;&lt;RecNum&gt;6604&lt;/RecNum&gt;&lt;DisplayText&gt;(12)&lt;/DisplayText&gt;&lt;record&gt;&lt;rec-number&gt;6604&lt;/rec-number&gt;&lt;foreign-keys&gt;&lt;key app="EN" db-id="w559ww0rbapezee9esb5saxf9wr55ar2stzs" timestamp="0"&gt;6604&lt;/key&gt;&lt;/foreign-keys&gt;&lt;ref-type name="Journal Article"&gt;17&lt;/ref-type&gt;&lt;contributors&gt;&lt;authors&gt;&lt;author&gt;Svedbom, A.&lt;/author&gt;&lt;author&gt;Hernlund, E.&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a compendium of country-specific reports&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7&lt;/pages&gt;&lt;volume&gt;8&lt;/volume&gt;&lt;number&gt;1-2&lt;/number&gt;&lt;edition&gt;2013/10/12&lt;/edition&gt;&lt;dates&gt;&lt;year&gt;2013&lt;/year&gt;&lt;pub-dates&gt;&lt;date&gt;Dec&lt;/date&gt;&lt;/pub-dates&gt;&lt;/dates&gt;&lt;isbn&gt;1862-3514 (Electronic)&lt;/isbn&gt;&lt;accession-num&gt;24113838&lt;/accession-num&gt;&lt;urls&gt;&lt;/urls&gt;&lt;electronic-resource-num&gt;10.1007/s11657-013-0137-0&lt;/electronic-resource-num&gt;&lt;remote-database-provider&gt;NLM&lt;/remote-database-provider&gt;&lt;language&gt;eng&lt;/language&gt;&lt;/record&gt;&lt;/Cite&gt;&lt;/EndNote&gt;</w:instrText>
      </w:r>
      <w:r w:rsidR="00117B12" w:rsidRPr="00944F99">
        <w:fldChar w:fldCharType="separate"/>
      </w:r>
      <w:r w:rsidR="00117B12">
        <w:rPr>
          <w:noProof/>
        </w:rPr>
        <w:t>(12)</w:t>
      </w:r>
      <w:r w:rsidR="00117B12" w:rsidRPr="00944F99">
        <w:fldChar w:fldCharType="end"/>
      </w:r>
      <w:r w:rsidRPr="00944F99">
        <w:t xml:space="preserve">. </w:t>
      </w:r>
    </w:p>
    <w:p w14:paraId="7CF465C1" w14:textId="70D0AE90" w:rsidR="00A2436E" w:rsidRPr="00A2436E" w:rsidRDefault="00944F99" w:rsidP="00DE0696">
      <w:pPr>
        <w:spacing w:line="360" w:lineRule="auto"/>
        <w:jc w:val="both"/>
      </w:pPr>
      <w:r>
        <w:t xml:space="preserve">Trends in prescribing (incorporating both primary and secondary prevention) </w:t>
      </w:r>
      <w:r w:rsidR="00A2436E">
        <w:t xml:space="preserve">are consistent with </w:t>
      </w:r>
      <w:r>
        <w:t>these findings</w:t>
      </w:r>
      <w:r w:rsidR="00A2436E" w:rsidRPr="00A2436E">
        <w:t xml:space="preserve">. </w:t>
      </w:r>
      <w:r w:rsidR="004D33E3">
        <w:t xml:space="preserve">Figure 1 shows that </w:t>
      </w:r>
      <w:r w:rsidR="00A2436E" w:rsidRPr="00A2436E">
        <w:t>antiosteoporosis medication prescription</w:t>
      </w:r>
      <w:r w:rsidR="004D33E3">
        <w:t xml:space="preserve"> rates</w:t>
      </w:r>
      <w:r w:rsidR="00A2436E">
        <w:t xml:space="preserve"> in the UK</w:t>
      </w:r>
      <w:r w:rsidR="00A2436E" w:rsidRPr="00A2436E">
        <w:t xml:space="preserve"> rose from 2.3 to 169.7 prescriptions per 10,000 person-years amongst women from </w:t>
      </w:r>
      <w:r w:rsidR="00A2436E" w:rsidRPr="00A2436E">
        <w:lastRenderedPageBreak/>
        <w:t>1990 to 2006</w:t>
      </w:r>
      <w:r w:rsidR="003D330F">
        <w:t xml:space="preserve">. However, following this rise, prescription rates plateaued and then decreased by 12% </w:t>
      </w:r>
      <w:r w:rsidR="0018603F">
        <w:t xml:space="preserve">from </w:t>
      </w:r>
      <w:r w:rsidR="00A2436E" w:rsidRPr="00A2436E">
        <w:t xml:space="preserve">2009 to 2012 (Figure 1). </w:t>
      </w:r>
      <w:r w:rsidR="003D330F">
        <w:t>In men, p</w:t>
      </w:r>
      <w:r w:rsidR="00A2436E" w:rsidRPr="00A2436E">
        <w:t xml:space="preserve">rescription rates rose less steeply from 1990 to 2007 </w:t>
      </w:r>
      <w:r w:rsidR="003D330F">
        <w:t>and then</w:t>
      </w:r>
      <w:r w:rsidR="003D330F" w:rsidRPr="00A2436E">
        <w:t xml:space="preserve"> </w:t>
      </w:r>
      <w:r w:rsidR="00A2436E" w:rsidRPr="00A2436E">
        <w:t>plateaued from 2008 onwards</w:t>
      </w:r>
      <w:r w:rsidR="003D330F">
        <w:t xml:space="preserve">, with </w:t>
      </w:r>
      <w:r w:rsidR="00A2436E" w:rsidRPr="00A2436E">
        <w:t>marked differences in prescription of antiosteoporosis medications according to ethnicity and geographic location</w:t>
      </w:r>
      <w:r w:rsidR="003D330F">
        <w:t xml:space="preserve"> in both sexes</w:t>
      </w:r>
      <w:r w:rsidR="00117B12">
        <w:t xml:space="preserve"> </w:t>
      </w:r>
      <w:r w:rsidR="00117B12" w:rsidRPr="00A2436E">
        <w:fldChar w:fldCharType="begin">
          <w:fldData xml:space="preserve">PEVuZE5vdGU+PENpdGU+PEF1dGhvcj52YW4gZGVyIFZlbGRlPC9BdXRob3I+PFllYXI+MjAxNzwv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</w:fldData>
        </w:fldChar>
      </w:r>
      <w:r w:rsidR="0018603F">
        <w:instrText xml:space="preserve"> ADDIN EN.CITE </w:instrText>
      </w:r>
      <w:r w:rsidR="0018603F">
        <w:fldChar w:fldCharType="begin">
          <w:fldData xml:space="preserve">PEVuZE5vdGU+PENpdGU+PEF1dGhvcj52YW4gZGVyIFZlbGRlPC9BdXRob3I+PFllYXI+MjAxNzwv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</w:fldData>
        </w:fldChar>
      </w:r>
      <w:r w:rsidR="0018603F">
        <w:instrText xml:space="preserve"> ADDIN EN.CITE.DATA </w:instrText>
      </w:r>
      <w:r w:rsidR="0018603F">
        <w:fldChar w:fldCharType="end"/>
      </w:r>
      <w:r w:rsidR="00117B12" w:rsidRPr="00A2436E">
        <w:fldChar w:fldCharType="separate"/>
      </w:r>
      <w:r w:rsidR="00117B12">
        <w:rPr>
          <w:noProof/>
        </w:rPr>
        <w:t>(13)</w:t>
      </w:r>
      <w:r w:rsidR="00117B12" w:rsidRPr="00A2436E">
        <w:fldChar w:fldCharType="end"/>
      </w:r>
      <w:r w:rsidR="00A2436E" w:rsidRPr="00A2436E">
        <w:t xml:space="preserve">. </w:t>
      </w:r>
    </w:p>
    <w:p w14:paraId="46F0A449" w14:textId="77777777" w:rsidR="00A2436E" w:rsidRDefault="00A2436E" w:rsidP="00DE0696">
      <w:pPr>
        <w:spacing w:line="360" w:lineRule="auto"/>
        <w:jc w:val="both"/>
        <w:rPr>
          <w:b/>
        </w:rPr>
      </w:pPr>
      <w:r>
        <w:rPr>
          <w:b/>
        </w:rPr>
        <w:t>FIGURE 1 HERE</w:t>
      </w:r>
    </w:p>
    <w:p w14:paraId="18DB6002" w14:textId="3B27B9BC" w:rsidR="003F45D3" w:rsidRDefault="003D330F" w:rsidP="00DE0696">
      <w:pPr>
        <w:spacing w:line="360" w:lineRule="auto"/>
        <w:jc w:val="both"/>
      </w:pPr>
      <w:r>
        <w:t>T</w:t>
      </w:r>
      <w:r w:rsidR="00A2436E" w:rsidRPr="00A2436E">
        <w:t xml:space="preserve">reatment uptake for osteoporosis </w:t>
      </w:r>
      <w:r>
        <w:t>similarly increased in Europe</w:t>
      </w:r>
      <w:r w:rsidR="00A2436E" w:rsidRPr="00A2436E">
        <w:t xml:space="preserve"> up to 2008, thereafter plateaued, and</w:t>
      </w:r>
      <w:r>
        <w:t xml:space="preserve"> in more recent years</w:t>
      </w:r>
      <w:r w:rsidR="00A2436E" w:rsidRPr="00A2436E">
        <w:t xml:space="preserve"> has fallen (Figure 2).</w:t>
      </w:r>
      <w:r w:rsidR="00A2436E" w:rsidRPr="00A2436E">
        <w:rPr>
          <w:vertAlign w:val="superscript"/>
        </w:rPr>
        <w:t xml:space="preserve"> </w:t>
      </w:r>
      <w:r>
        <w:t xml:space="preserve">Within Europe, there </w:t>
      </w:r>
      <w:r w:rsidR="005878E2">
        <w:t xml:space="preserve">is marked </w:t>
      </w:r>
      <w:r w:rsidR="00A2436E" w:rsidRPr="00A2436E">
        <w:t>inter-country variation in the treatment penetration of individuals at high r</w:t>
      </w:r>
      <w:r w:rsidR="004E574E">
        <w:t xml:space="preserve">isk </w:t>
      </w:r>
      <w:r>
        <w:t xml:space="preserve">of </w:t>
      </w:r>
      <w:r w:rsidR="004E574E">
        <w:t>osteoporotic fracture</w:t>
      </w:r>
      <w:r w:rsidR="0018603F">
        <w:t>.</w:t>
      </w:r>
      <w:r w:rsidR="004E574E">
        <w:t xml:space="preserve"> </w:t>
      </w:r>
      <w:r w:rsidR="0018603F">
        <w:t>I</w:t>
      </w:r>
      <w:r w:rsidR="005878E2">
        <w:t>n a recent study the percent</w:t>
      </w:r>
      <w:r>
        <w:t>age of</w:t>
      </w:r>
      <w:r w:rsidR="005878E2">
        <w:t xml:space="preserve"> patients at high </w:t>
      </w:r>
      <w:r>
        <w:t>fracture risk</w:t>
      </w:r>
      <w:r w:rsidR="005878E2">
        <w:t xml:space="preserve"> (defined using FRAX</w:t>
      </w:r>
      <w:r w:rsidR="005878E2" w:rsidRPr="009B4BA6">
        <w:rPr>
          <w:vertAlign w:val="superscript"/>
        </w:rPr>
        <w:sym w:font="Symbol" w:char="F0E2"/>
      </w:r>
      <w:r w:rsidR="005878E2">
        <w:t>) who were not treated (</w:t>
      </w:r>
      <w:r>
        <w:t xml:space="preserve">also known as the </w:t>
      </w:r>
      <w:r w:rsidR="005878E2">
        <w:t>t</w:t>
      </w:r>
      <w:r w:rsidR="00A2436E" w:rsidRPr="00A2436E">
        <w:t>reatment gap</w:t>
      </w:r>
      <w:r w:rsidR="005878E2">
        <w:t>)</w:t>
      </w:r>
      <w:r w:rsidR="00A2436E" w:rsidRPr="00A2436E">
        <w:t xml:space="preserve"> varied from </w:t>
      </w:r>
      <w:r>
        <w:t xml:space="preserve">just </w:t>
      </w:r>
      <w:r w:rsidR="00A2436E" w:rsidRPr="00A2436E">
        <w:t>25% in Spain to 95% in Bulgaria</w:t>
      </w:r>
      <w:r w:rsidR="004E574E">
        <w:t>.</w:t>
      </w:r>
      <w:r w:rsidR="00A2436E" w:rsidRPr="00A2436E">
        <w:t xml:space="preserve"> </w:t>
      </w:r>
      <w:r>
        <w:t>I</w:t>
      </w:r>
      <w:r w:rsidR="00A2436E" w:rsidRPr="00A2436E">
        <w:t>t was estimated that,</w:t>
      </w:r>
      <w:r>
        <w:t xml:space="preserve"> within the EU in 2010,</w:t>
      </w:r>
      <w:r w:rsidR="00A2436E" w:rsidRPr="00A2436E">
        <w:t xml:space="preserve"> out of the 21.3 million men and women who exceeded </w:t>
      </w:r>
      <w:r>
        <w:t xml:space="preserve">FRAX </w:t>
      </w:r>
      <w:r w:rsidR="0018603F">
        <w:t>“</w:t>
      </w:r>
      <w:r>
        <w:t>high risk</w:t>
      </w:r>
      <w:r w:rsidR="0018603F">
        <w:t>”</w:t>
      </w:r>
      <w:r w:rsidR="00A2436E" w:rsidRPr="00A2436E">
        <w:t xml:space="preserve"> level, 12.3 million were untreated </w:t>
      </w:r>
      <w:r w:rsidR="00117B12" w:rsidRPr="00A2436E">
        <w:fldChar w:fldCharType="begin">
          <w:fldData xml:space="preserve">PEVuZE5vdGU+PENpdGU+PEF1dGhvcj5IZXJubHVuZDwvQXV0aG9yPjxZZWFyPjIwMTM8L1llYXI+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EgY29tcGVuZGl1
bSBvZiBjb3VudHJ5LXNwZWNpZmljIHJlcG9ydH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zwvcGFnZXM+PHZvbHVtZT44PC92b2x1bWU+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TM2PC9wYWdlcz48dm9sdW1lPjg8L3ZvbHVtZT48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2lzIEludGVybmF0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2lzIEludGVybmF0aW9uYWw8L2Z1bGwtdGl0bGU+PGFiYnItMT5Pc3Rlb3Bvcm9z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</w:fldData>
        </w:fldChar>
      </w:r>
      <w:r w:rsidR="0018603F">
        <w:instrText xml:space="preserve"> ADDIN EN.CITE </w:instrText>
      </w:r>
      <w:r w:rsidR="0018603F">
        <w:fldChar w:fldCharType="begin">
          <w:fldData xml:space="preserve">PEVuZE5vdGU+PENpdGU+PEF1dGhvcj5IZXJubHVuZDwvQXV0aG9yPjxZZWFyPjIwMTM8L1llYXI+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</w:fldData>
        </w:fldChar>
      </w:r>
      <w:r w:rsidR="0018603F">
        <w:instrText xml:space="preserve"> ADDIN EN.CITE.DATA </w:instrText>
      </w:r>
      <w:r w:rsidR="0018603F">
        <w:fldChar w:fldCharType="end"/>
      </w:r>
      <w:r w:rsidR="00117B12" w:rsidRPr="00A2436E">
        <w:fldChar w:fldCharType="separate"/>
      </w:r>
      <w:r w:rsidR="001A3CC9">
        <w:rPr>
          <w:noProof/>
        </w:rPr>
        <w:t>(12, 14-17)</w:t>
      </w:r>
      <w:r w:rsidR="00117B12" w:rsidRPr="00A2436E">
        <w:fldChar w:fldCharType="end"/>
      </w:r>
      <w:r w:rsidR="00A2436E" w:rsidRPr="00A2436E">
        <w:t xml:space="preserve">.  </w:t>
      </w:r>
      <w:r w:rsidR="003F45D3">
        <w:t>These estimates are</w:t>
      </w:r>
      <w:r w:rsidR="00A2436E" w:rsidRPr="00A2436E">
        <w:t xml:space="preserve"> conservative</w:t>
      </w:r>
      <w:r>
        <w:t>,</w:t>
      </w:r>
      <w:r w:rsidR="00A2436E" w:rsidRPr="00A2436E">
        <w:t xml:space="preserve"> </w:t>
      </w:r>
      <w:r>
        <w:t xml:space="preserve">since treatment will have been given to </w:t>
      </w:r>
      <w:r w:rsidR="00A2436E" w:rsidRPr="00A2436E">
        <w:t xml:space="preserve">an </w:t>
      </w:r>
      <w:r>
        <w:t>unknown</w:t>
      </w:r>
      <w:r w:rsidRPr="00A2436E">
        <w:t xml:space="preserve"> </w:t>
      </w:r>
      <w:r w:rsidR="00A2436E" w:rsidRPr="00A2436E">
        <w:t>proportion of low risk women</w:t>
      </w:r>
      <w:r w:rsidR="00944F99">
        <w:t xml:space="preserve"> </w:t>
      </w:r>
      <w:r w:rsidR="00A2436E" w:rsidRPr="00A2436E">
        <w:fldChar w:fldCharType="begin">
          <w:fldData xml:space="preserve">PEVuZE5vdGU+PENpdGU+PEF1dGhvcj5EaWV6LVBlcmV6PC9BdXRob3I+PFllYXI+MjAxMTwvWWVh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</w:fldData>
        </w:fldChar>
      </w:r>
      <w:r w:rsidR="0018603F">
        <w:instrText xml:space="preserve"> ADDIN EN.CITE </w:instrText>
      </w:r>
      <w:r w:rsidR="0018603F">
        <w:fldChar w:fldCharType="begin">
          <w:fldData xml:space="preserve">PEVuZE5vdGU+PENpdGU+PEF1dGhvcj5EaWV6LVBlcmV6PC9BdXRob3I+PFllYXI+MjAxMTwvWWVh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</w:fldData>
        </w:fldChar>
      </w:r>
      <w:r w:rsidR="0018603F">
        <w:instrText xml:space="preserve"> ADDIN EN.CITE.DATA </w:instrText>
      </w:r>
      <w:r w:rsidR="0018603F">
        <w:fldChar w:fldCharType="end"/>
      </w:r>
      <w:r w:rsidR="00A2436E" w:rsidRPr="00A2436E">
        <w:fldChar w:fldCharType="separate"/>
      </w:r>
      <w:r w:rsidR="003F45D3">
        <w:rPr>
          <w:noProof/>
        </w:rPr>
        <w:t>(18)</w:t>
      </w:r>
      <w:r w:rsidR="00A2436E" w:rsidRPr="00A2436E">
        <w:fldChar w:fldCharType="end"/>
      </w:r>
      <w:r w:rsidR="0018603F">
        <w:t>,</w:t>
      </w:r>
      <w:r w:rsidR="00A2436E" w:rsidRPr="00A2436E">
        <w:t xml:space="preserve"> </w:t>
      </w:r>
      <w:r w:rsidR="003F45D3">
        <w:t>though have been supported by findings from Spanish studies using individual-level data from primary care prescription databases from over 1.5 million participants</w:t>
      </w:r>
      <w:r w:rsidR="00117B12">
        <w:t xml:space="preserve"> </w:t>
      </w:r>
      <w:r w:rsidR="00117B12">
        <w:fldChar w:fldCharType="begin">
          <w:fldData xml:space="preserve">PEVuZE5vdGU+PENpdGU+PEF1dGhvcj5NYXJ0aW4tTWVyaW5vPC9BdXRob3I+PFllYXI+MjAxNzwv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</w:fldData>
        </w:fldChar>
      </w:r>
      <w:r w:rsidR="00FB2DBF">
        <w:instrText xml:space="preserve"> ADDIN EN.CITE </w:instrText>
      </w:r>
      <w:r w:rsidR="00FB2DBF">
        <w:fldChar w:fldCharType="begin">
          <w:fldData xml:space="preserve">PEVuZE5vdGU+PENpdGU+PEF1dGhvcj5NYXJ0aW4tTWVyaW5vPC9BdXRob3I+PFllYXI+MjAxNzwv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</w:fldData>
        </w:fldChar>
      </w:r>
      <w:r w:rsidR="00FB2DBF">
        <w:instrText xml:space="preserve"> ADDIN EN.CITE.DATA </w:instrText>
      </w:r>
      <w:r w:rsidR="00FB2DBF">
        <w:fldChar w:fldCharType="end"/>
      </w:r>
      <w:r w:rsidR="00117B12">
        <w:fldChar w:fldCharType="separate"/>
      </w:r>
      <w:r w:rsidR="00117B12">
        <w:rPr>
          <w:noProof/>
        </w:rPr>
        <w:t>(19)</w:t>
      </w:r>
      <w:r w:rsidR="00117B12">
        <w:fldChar w:fldCharType="end"/>
      </w:r>
      <w:r w:rsidR="003F45D3">
        <w:t>.</w:t>
      </w:r>
      <w:r w:rsidR="00A2436E" w:rsidRPr="00A2436E">
        <w:t xml:space="preserve"> </w:t>
      </w:r>
      <w:r w:rsidR="00944F99">
        <w:t xml:space="preserve"> In Danish registry studies, osteoporosis medication use plateaued in 2014 and declined thereafter. Interestingly, hip fracture rates also declined between </w:t>
      </w:r>
      <w:r w:rsidR="00944F99">
        <w:lastRenderedPageBreak/>
        <w:t xml:space="preserve">2005 and 2015 by 30%, but only 20% </w:t>
      </w:r>
      <w:r>
        <w:t xml:space="preserve">(at most) </w:t>
      </w:r>
      <w:r w:rsidR="00944F99">
        <w:t xml:space="preserve">of the observed reduction could be attributed to treatment. The authors concluded that the </w:t>
      </w:r>
      <w:r>
        <w:t>anti-osteoporosis therapy use</w:t>
      </w:r>
      <w:r w:rsidR="00944F99">
        <w:t xml:space="preserve"> was at </w:t>
      </w:r>
      <w:r>
        <w:t>too low a level</w:t>
      </w:r>
      <w:r w:rsidR="00944F99">
        <w:t xml:space="preserve"> to make a meaningful impact on </w:t>
      </w:r>
      <w:r>
        <w:t xml:space="preserve">the </w:t>
      </w:r>
      <w:r w:rsidR="00944F99">
        <w:t>fracture burden</w:t>
      </w:r>
      <w:r>
        <w:t xml:space="preserve"> within Danish society</w:t>
      </w:r>
      <w:r w:rsidR="00944F99">
        <w:t xml:space="preserve"> and represented a missed opportunity for reducing hip fracture rates</w:t>
      </w:r>
      <w:r w:rsidR="00117B12">
        <w:t xml:space="preserve"> </w:t>
      </w:r>
      <w:r w:rsidR="00117B12">
        <w:fldChar w:fldCharType="begin"/>
      </w:r>
      <w:r w:rsidR="00FB2DBF">
        <w:instrText xml:space="preserve"> ADDIN EN.CITE &lt;EndNote&gt;&lt;Cite&gt;&lt;Author&gt;Abrahamsen&lt;/Author&gt;&lt;Year&gt;2019&lt;/Year&gt;&lt;RecNum&gt;7473&lt;/RecNum&gt;&lt;DisplayText&gt;(20)&lt;/DisplayText&gt;&lt;record&gt;&lt;rec-number&gt;7473&lt;/rec-number&gt;&lt;foreign-keys&gt;&lt;key app="EN" db-id="w559ww0rbapezee9esb5saxf9wr55ar2stzs" timestamp="1564759470"&gt;7473&lt;/key&gt;&lt;/foreign-keys&gt;&lt;ref-type name="Journal Article"&gt;17&lt;/ref-type&gt;&lt;contributors&gt;&lt;authors&gt;&lt;author&gt;Abrahamsen, B.&lt;/author&gt;&lt;author&gt;Skjodt, M. K.&lt;/author&gt;&lt;author&gt;Vestergaard, P.&lt;/author&gt;&lt;/authors&gt;&lt;/contributors&gt;&lt;auth-address&gt;Dept of Medicine Holbaek Hospital, Holbaek, Denmark; Odense Patient Data Explorative Network, University of Southern Denmark, Odense, Denmark. Electronic address: b.abrahamsen@physician.dk.&amp;#xD;Dept of Medicine Holbaek Hospital, Holbaek, Denmark; Dept of Medicine 2, Slagelse Hospital, Slagelse, Denmark.&amp;#xD;Dept of Endocrinology and Clinical Medicine Aalborg University Hospital, Aalborg, Denmark; Steno Diabetes Center North Jutland, Denmark.&lt;/auth-address&gt;&lt;titles&gt;&lt;title&gt;Hip fracture rates and time trends in use of anti-osteoporosis medications in Denmark for the period 2005 to 2015: Missed opportunities in fracture prevention&lt;/title&gt;&lt;secondary-title&gt;Bone&lt;/secondary-title&gt;&lt;alt-title&gt;Bone&lt;/alt-title&gt;&lt;/titles&gt;&lt;periodical&gt;&lt;full-title&gt;Bone&lt;/full-title&gt;&lt;/periodical&gt;&lt;alt-periodical&gt;&lt;full-title&gt;Bone&lt;/full-title&gt;&lt;/alt-periodical&gt;&lt;pages&gt;476-481&lt;/pages&gt;&lt;volume&gt;120&lt;/volume&gt;&lt;edition&gt;2018/12/26&lt;/edition&gt;&lt;keywords&gt;&lt;keyword&gt;Epidemiology&lt;/keyword&gt;&lt;keyword&gt;Fracture rates&lt;/keyword&gt;&lt;keyword&gt;Hip fractures&lt;/keyword&gt;&lt;keyword&gt;Osteoporosis&lt;/keyword&gt;&lt;keyword&gt;Public health&lt;/keyword&gt;&lt;keyword&gt;Treatment&lt;/keyword&gt;&lt;/keywords&gt;&lt;dates&gt;&lt;year&gt;2019&lt;/year&gt;&lt;pub-dates&gt;&lt;date&gt;Mar&lt;/date&gt;&lt;/pub-dates&gt;&lt;/dates&gt;&lt;isbn&gt;1873-2763&lt;/isbn&gt;&lt;accession-num&gt;30583122&lt;/accession-num&gt;&lt;urls&gt;&lt;/urls&gt;&lt;electronic-resource-num&gt;10.1016/j.bone.2018.12.016&lt;/electronic-resource-num&gt;&lt;remote-database-provider&gt;NLM&lt;/remote-database-provider&gt;&lt;language&gt;eng&lt;/language&gt;&lt;/record&gt;&lt;/Cite&gt;&lt;/EndNote&gt;</w:instrText>
      </w:r>
      <w:r w:rsidR="00117B12">
        <w:fldChar w:fldCharType="separate"/>
      </w:r>
      <w:r w:rsidR="00117B12">
        <w:rPr>
          <w:noProof/>
        </w:rPr>
        <w:t>(20)</w:t>
      </w:r>
      <w:r w:rsidR="00117B12">
        <w:fldChar w:fldCharType="end"/>
      </w:r>
      <w:r w:rsidR="00944F99">
        <w:t>.</w:t>
      </w:r>
      <w:r w:rsidR="00944F99" w:rsidRPr="00944F99">
        <w:t xml:space="preserve"> </w:t>
      </w:r>
    </w:p>
    <w:p w14:paraId="32FEFE40" w14:textId="6F34058A" w:rsidR="00A2436E" w:rsidRDefault="003D330F" w:rsidP="00DE0696">
      <w:pPr>
        <w:spacing w:line="360" w:lineRule="auto"/>
        <w:jc w:val="both"/>
        <w:rPr>
          <w:b/>
        </w:rPr>
      </w:pPr>
      <w:r>
        <w:t xml:space="preserve">Similar findings have emerged from </w:t>
      </w:r>
      <w:r w:rsidR="0018603F">
        <w:t xml:space="preserve">a </w:t>
      </w:r>
      <w:r w:rsidR="0018603F" w:rsidRPr="003F45D3">
        <w:t>large</w:t>
      </w:r>
      <w:r w:rsidR="003F45D3" w:rsidRPr="003F45D3">
        <w:t xml:space="preserve"> retrospective analysis</w:t>
      </w:r>
      <w:r w:rsidR="0018603F">
        <w:t xml:space="preserve"> </w:t>
      </w:r>
      <w:r>
        <w:t xml:space="preserve">using </w:t>
      </w:r>
      <w:r w:rsidR="003F45D3" w:rsidRPr="003F45D3">
        <w:t xml:space="preserve">U.S. administrative insurance claims data of </w:t>
      </w:r>
      <w:r>
        <w:t>almost</w:t>
      </w:r>
      <w:r w:rsidRPr="003F45D3">
        <w:t xml:space="preserve"> </w:t>
      </w:r>
      <w:r w:rsidR="003F45D3" w:rsidRPr="003F45D3">
        <w:t xml:space="preserve">100,000 men and women aged </w:t>
      </w:r>
      <w:r>
        <w:t xml:space="preserve">over </w:t>
      </w:r>
      <w:r w:rsidR="003F45D3" w:rsidRPr="003F45D3">
        <w:t>50 years who were hospitalized for hip fracture</w:t>
      </w:r>
      <w:r>
        <w:t xml:space="preserve"> </w:t>
      </w:r>
      <w:r w:rsidR="00117B12" w:rsidRPr="003F45D3">
        <w:fldChar w:fldCharType="begin">
          <w:fldData xml:space="preserve">PEVuZE5vdGU+PENpdGU+PEF1dGhvcj5Tb2xvbW9uPC9BdXRob3I+PFllYXI+MjAxNDwvWWVhcj48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OTI5LTM3PC9wYWdlcz48dm9sdW1lPjI5PC92b2x1bWU+PG51bWJl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</w:fldData>
        </w:fldChar>
      </w:r>
      <w:r w:rsidR="0018603F">
        <w:instrText xml:space="preserve"> ADDIN EN.CITE </w:instrText>
      </w:r>
      <w:r w:rsidR="0018603F">
        <w:fldChar w:fldCharType="begin">
          <w:fldData xml:space="preserve">PEVuZE5vdGU+PENpdGU+PEF1dGhvcj5Tb2xvbW9uPC9BdXRob3I+PFllYXI+MjAxNDwvWWVhcj48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OTI5LTM3PC9wYWdlcz48dm9sdW1lPjI5PC92b2x1bWU+PG51bWJl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</w:fldData>
        </w:fldChar>
      </w:r>
      <w:r w:rsidR="0018603F">
        <w:instrText xml:space="preserve"> ADDIN EN.CITE.DATA </w:instrText>
      </w:r>
      <w:r w:rsidR="0018603F">
        <w:fldChar w:fldCharType="end"/>
      </w:r>
      <w:r w:rsidR="00117B12" w:rsidRPr="003F45D3">
        <w:fldChar w:fldCharType="separate"/>
      </w:r>
      <w:r w:rsidR="00117B12" w:rsidRPr="003F45D3">
        <w:rPr>
          <w:noProof/>
        </w:rPr>
        <w:t>(6)</w:t>
      </w:r>
      <w:r w:rsidR="00117B12" w:rsidRPr="003F45D3">
        <w:fldChar w:fldCharType="end"/>
      </w:r>
      <w:r w:rsidR="003F45D3" w:rsidRPr="003F45D3">
        <w:t>. The</w:t>
      </w:r>
      <w:r>
        <w:t xml:space="preserve"> study examined the</w:t>
      </w:r>
      <w:r w:rsidR="003F45D3" w:rsidRPr="003F45D3">
        <w:t xml:space="preserve"> uptake of osteoporosis medication within </w:t>
      </w:r>
      <w:r>
        <w:t>a year of hospital discharge</w:t>
      </w:r>
      <w:r w:rsidR="003F45D3" w:rsidRPr="003F45D3">
        <w:t xml:space="preserve">; the estimated probability of receiving osteoporosis medication within </w:t>
      </w:r>
      <w:r>
        <w:t>this time period</w:t>
      </w:r>
      <w:r w:rsidR="003F45D3" w:rsidRPr="003F45D3">
        <w:t xml:space="preserve"> was 28.5% but showed a significant decline over a 10-year interval, from 40.2% in 2002 to 20.5% in 2011</w:t>
      </w:r>
      <w:r w:rsidR="00117B12">
        <w:t xml:space="preserve"> </w:t>
      </w:r>
      <w:r w:rsidR="00117B12" w:rsidRPr="003F45D3">
        <w:fldChar w:fldCharType="begin">
          <w:fldData xml:space="preserve">PEVuZE5vdGU+PENpdGU+PEF1dGhvcj5Tb2xvbW9uPC9BdXRob3I+PFllYXI+MjAxNDwvWWVhcj48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OTI5LTM3PC9wYWdlcz48dm9sdW1lPjI5PC92b2x1bWU+PG51bWJl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</w:fldData>
        </w:fldChar>
      </w:r>
      <w:r w:rsidR="0018603F">
        <w:instrText xml:space="preserve"> ADDIN EN.CITE </w:instrText>
      </w:r>
      <w:r w:rsidR="0018603F">
        <w:fldChar w:fldCharType="begin">
          <w:fldData xml:space="preserve">PEVuZE5vdGU+PENpdGU+PEF1dGhvcj5Tb2xvbW9uPC9BdXRob3I+PFllYXI+MjAxNDwvWWVhcj48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</w:fldData>
        </w:fldChar>
      </w:r>
      <w:r w:rsidR="0018603F">
        <w:instrText xml:space="preserve"> ADDIN EN.CITE.DATA </w:instrText>
      </w:r>
      <w:r w:rsidR="0018603F">
        <w:fldChar w:fldCharType="end"/>
      </w:r>
      <w:r w:rsidR="00117B12" w:rsidRPr="003F45D3">
        <w:fldChar w:fldCharType="separate"/>
      </w:r>
      <w:r w:rsidR="00117B12" w:rsidRPr="003F45D3">
        <w:rPr>
          <w:noProof/>
        </w:rPr>
        <w:t>(6)</w:t>
      </w:r>
      <w:r w:rsidR="00117B12" w:rsidRPr="003F45D3">
        <w:fldChar w:fldCharType="end"/>
      </w:r>
      <w:r w:rsidR="003F45D3" w:rsidRPr="003F45D3">
        <w:t xml:space="preserve">. </w:t>
      </w:r>
      <w:r>
        <w:t>Findings from</w:t>
      </w:r>
      <w:r w:rsidR="003F45D3" w:rsidRPr="003F45D3">
        <w:t xml:space="preserve"> the US Medical Expenditure Panel Survey </w:t>
      </w:r>
      <w:r>
        <w:t>are supportive of this</w:t>
      </w:r>
      <w:r w:rsidR="003F45D3" w:rsidRPr="003F45D3">
        <w:t>, demonstrating a marked reduction in the prevalence of bisphosphonate use</w:t>
      </w:r>
      <w:r>
        <w:t xml:space="preserve"> from 2007 onwards,</w:t>
      </w:r>
      <w:r w:rsidR="003F45D3" w:rsidRPr="003F45D3">
        <w:t xml:space="preserve"> </w:t>
      </w:r>
      <w:r w:rsidR="003F45D3">
        <w:t xml:space="preserve">particularly </w:t>
      </w:r>
      <w:r w:rsidR="003F45D3" w:rsidRPr="003F45D3">
        <w:t>among</w:t>
      </w:r>
      <w:r w:rsidR="003F45D3">
        <w:t xml:space="preserve"> women</w:t>
      </w:r>
      <w:r w:rsidR="00117B12">
        <w:t xml:space="preserve"> </w:t>
      </w:r>
      <w:r w:rsidR="00117B12" w:rsidRPr="003F45D3">
        <w:fldChar w:fldCharType="begin">
          <w:fldData xml:space="preserve">PEVuZE5vdGU+PENpdGU+PEF1dGhvcj5KaGE8L0F1dGhvcj48WWVhcj4yMDE1PC9ZZWFyPjxSZWNO
dW0+NzQ5NzwvUmVjTnVtPjxEaXNwbGF5VGV4dD4oMjEpPC9EaXNwbGF5VGV4dD48cmVjb3JkPjxy
ZWMtbnVtYmVyPjc0OTc8L3JlYy1udW1iZXI+PGZvcmVpZ24ta2V5cz48a2V5IGFwcD0iRU4iIGRi
LWlkPSJ3NTU5d3cwcmJhcGV6ZWU5ZXNiNXNheGY5d3I1NWFyMnN0enMiIHRpbWVzdGFtcD0iMTU2
NTAxMzIyOSI+NzQ5Nz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IxNzktODc8L3BhZ2VzPjx2b2x1bWU+MzA8L3ZvbHVtZT48bnVtYmVyPjEyPC9u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</w:fldData>
        </w:fldChar>
      </w:r>
      <w:r w:rsidR="0018603F">
        <w:instrText xml:space="preserve"> ADDIN EN.CITE </w:instrText>
      </w:r>
      <w:r w:rsidR="0018603F">
        <w:fldChar w:fldCharType="begin">
          <w:fldData xml:space="preserve">PEVuZE5vdGU+PENpdGU+PEF1dGhvcj5KaGE8L0F1dGhvcj48WWVhcj4yMDE1PC9ZZWFyPjxSZWNO
dW0+NzQ5NzwvUmVjTnVtPjxEaXNwbGF5VGV4dD4oMjEpPC9EaXNwbGF5VGV4dD48cmVjb3JkPjxy
ZWMtbnVtYmVyPjc0OTc8L3JlYy1udW1iZXI+PGZvcmVpZ24ta2V5cz48a2V5IGFwcD0iRU4iIGRi
LWlkPSJ3NTU5d3cwcmJhcGV6ZWU5ZXNiNXNheGY5d3I1NWFyMnN0enMiIHRpbWVzdGFtcD0iMTU2
NTAxMzIyOSI+NzQ5Nz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IxNzktODc8L3BhZ2VzPjx2b2x1bWU+MzA8L3ZvbHVtZT48bnVtYmVyPjEyPC9u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</w:fldData>
        </w:fldChar>
      </w:r>
      <w:r w:rsidR="0018603F">
        <w:instrText xml:space="preserve"> ADDIN EN.CITE.DATA </w:instrText>
      </w:r>
      <w:r w:rsidR="0018603F">
        <w:fldChar w:fldCharType="end"/>
      </w:r>
      <w:r w:rsidR="00117B12" w:rsidRPr="003F45D3">
        <w:fldChar w:fldCharType="separate"/>
      </w:r>
      <w:r w:rsidR="00117B12">
        <w:rPr>
          <w:noProof/>
        </w:rPr>
        <w:t>(21)</w:t>
      </w:r>
      <w:r w:rsidR="00117B12" w:rsidRPr="003F45D3">
        <w:fldChar w:fldCharType="end"/>
      </w:r>
      <w:r w:rsidR="003F45D3" w:rsidRPr="003F45D3">
        <w:t>.</w:t>
      </w:r>
      <w:r w:rsidR="00117B12">
        <w:rPr>
          <w:b/>
        </w:rPr>
        <w:t xml:space="preserve"> </w:t>
      </w:r>
    </w:p>
    <w:p w14:paraId="7B6CA8B3" w14:textId="77777777" w:rsidR="00DF453D" w:rsidRDefault="00DF453D" w:rsidP="00DE0696">
      <w:pPr>
        <w:spacing w:line="360" w:lineRule="auto"/>
        <w:jc w:val="both"/>
        <w:rPr>
          <w:b/>
        </w:rPr>
      </w:pPr>
      <w:r>
        <w:rPr>
          <w:b/>
        </w:rPr>
        <w:t>WHY IS THERE A “TREATMENT GAP” – FROM BEST PRACTICE TO CURRENT PRACTICE?</w:t>
      </w:r>
    </w:p>
    <w:p w14:paraId="1290D7DC" w14:textId="77777777" w:rsidR="00426199" w:rsidRDefault="00426199" w:rsidP="00DE0696">
      <w:pPr>
        <w:spacing w:line="360" w:lineRule="auto"/>
        <w:jc w:val="both"/>
        <w:rPr>
          <w:b/>
        </w:rPr>
      </w:pPr>
      <w:r>
        <w:rPr>
          <w:b/>
        </w:rPr>
        <w:t>Awareness and perception by patients and physicians</w:t>
      </w:r>
    </w:p>
    <w:p w14:paraId="59B5DE13" w14:textId="0FAFC42C" w:rsidR="00222630" w:rsidRPr="00222630" w:rsidRDefault="00222630" w:rsidP="00DE0696">
      <w:pPr>
        <w:spacing w:line="360" w:lineRule="auto"/>
        <w:jc w:val="both"/>
        <w:rPr>
          <w:lang w:val="en-NZ"/>
        </w:rPr>
      </w:pPr>
      <w:r w:rsidRPr="00222630">
        <w:rPr>
          <w:lang w:val="en-NZ"/>
        </w:rPr>
        <w:t>As shown by the studies cited above</w:t>
      </w:r>
      <w:r>
        <w:rPr>
          <w:lang w:val="en-NZ"/>
        </w:rPr>
        <w:t xml:space="preserve">, </w:t>
      </w:r>
      <w:r w:rsidRPr="00222630">
        <w:rPr>
          <w:lang w:val="en-NZ"/>
        </w:rPr>
        <w:t>antiresorptive treatment rates</w:t>
      </w:r>
      <w:r w:rsidR="009F3354">
        <w:rPr>
          <w:lang w:val="en-NZ"/>
        </w:rPr>
        <w:t xml:space="preserve"> </w:t>
      </w:r>
      <w:r w:rsidRPr="00222630">
        <w:rPr>
          <w:lang w:val="en-NZ"/>
        </w:rPr>
        <w:t>both in primary and secondary</w:t>
      </w:r>
      <w:r>
        <w:rPr>
          <w:lang w:val="en-NZ"/>
        </w:rPr>
        <w:t xml:space="preserve"> fracture</w:t>
      </w:r>
      <w:r w:rsidRPr="00222630">
        <w:rPr>
          <w:lang w:val="en-NZ"/>
        </w:rPr>
        <w:t xml:space="preserve"> prevention</w:t>
      </w:r>
      <w:r w:rsidR="009F3354">
        <w:rPr>
          <w:lang w:val="en-NZ"/>
        </w:rPr>
        <w:t xml:space="preserve"> increased</w:t>
      </w:r>
      <w:r w:rsidRPr="00222630">
        <w:rPr>
          <w:lang w:val="en-NZ"/>
        </w:rPr>
        <w:t xml:space="preserve"> </w:t>
      </w:r>
      <w:r>
        <w:rPr>
          <w:lang w:val="en-NZ"/>
        </w:rPr>
        <w:t>until five to ten years ago</w:t>
      </w:r>
      <w:r w:rsidRPr="00222630">
        <w:rPr>
          <w:lang w:val="en-NZ"/>
        </w:rPr>
        <w:t xml:space="preserve">. </w:t>
      </w:r>
      <w:r>
        <w:rPr>
          <w:lang w:val="en-NZ"/>
        </w:rPr>
        <w:t xml:space="preserve">The clinical situation was bolstered by </w:t>
      </w:r>
      <w:r w:rsidRPr="00222630">
        <w:rPr>
          <w:lang w:val="en-NZ"/>
        </w:rPr>
        <w:t>policy</w:t>
      </w:r>
      <w:r w:rsidR="009F3354">
        <w:rPr>
          <w:lang w:val="en-NZ"/>
        </w:rPr>
        <w:t xml:space="preserve"> and risk </w:t>
      </w:r>
      <w:r w:rsidR="009F3354">
        <w:rPr>
          <w:lang w:val="en-NZ"/>
        </w:rPr>
        <w:lastRenderedPageBreak/>
        <w:t>assessment advances</w:t>
      </w:r>
      <w:r w:rsidRPr="00222630">
        <w:rPr>
          <w:lang w:val="en-NZ"/>
        </w:rPr>
        <w:t xml:space="preserve">, </w:t>
      </w:r>
      <w:r w:rsidR="009F3354">
        <w:rPr>
          <w:lang w:val="en-NZ"/>
        </w:rPr>
        <w:t>including the use of</w:t>
      </w:r>
      <w:r w:rsidRPr="00222630">
        <w:rPr>
          <w:lang w:val="en-NZ"/>
        </w:rPr>
        <w:t xml:space="preserve"> FRAX</w:t>
      </w:r>
      <w:r w:rsidR="005878E2" w:rsidRPr="009B4BA6">
        <w:rPr>
          <w:vertAlign w:val="superscript"/>
          <w:lang w:val="en-NZ"/>
        </w:rPr>
        <w:sym w:font="Symbol" w:char="F0E2"/>
      </w:r>
      <w:r w:rsidR="009F3354">
        <w:rPr>
          <w:lang w:val="en-NZ"/>
        </w:rPr>
        <w:t>and other risk calculators,</w:t>
      </w:r>
      <w:r>
        <w:rPr>
          <w:lang w:val="en-NZ"/>
        </w:rPr>
        <w:t xml:space="preserve"> </w:t>
      </w:r>
      <w:r w:rsidRPr="00222630">
        <w:rPr>
          <w:lang w:val="en-NZ"/>
        </w:rPr>
        <w:fldChar w:fldCharType="begin">
          <w:fldData xml:space="preserve">PEVuZE5vdGU+PENpdGU+PEF1dGhvcj5LYW5pczwvQXV0aG9yPjxZZWFyPjIwMTE8L1llYXI+PFJl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ZGF0ZXM+PHllYXI+MjAxNjwveWVh
cj48cHViLWRhdGVzPjxkYXRlPkRlYzwvZGF0ZT48L3B1Yi1kYXRlcz48L2RhdGVzPjxpc2JuPjE4
NjItMzUxNCAoRWxlY3Ryb25pYyk8L2lzYm4+PGFjY2Vzc2lvbi1udW0+Mjc0NjU1MDk8L2FjY2Vz
c2lvbi1udW0+PHVybHM+PC91cmxzPjxjdXN0b20yPlBNQzQ5Nzg0ODc8L2N1c3RvbTI+PGN1c3Rv
bTY+RW1zNjk0NDM8L2N1c3RvbTY+PGVsZWN0cm9uaWMtcmVzb3VyY2UtbnVtPjEwLjEwMDcvczEx
NjU3LTAxNi0wMjc4LXo8L2VsZWN0cm9uaWMtcmVzb3VyY2UtbnVtPjxyZW1vdGUtZGF0YWJhc2Ut
cHJvdmlkZXI+TkxNPC9yZW1vdGUtZGF0YWJhc2UtcHJvdmlkZXI+PGxhbmd1YWdlPmVuZzwvbGFu
Z3VhZ2U+PC9yZWNvcmQ+PC9DaXRlPjwvRW5kTm90ZT5=
</w:fldData>
        </w:fldChar>
      </w:r>
      <w:r w:rsidR="0018603F">
        <w:rPr>
          <w:lang w:val="en-NZ"/>
        </w:rPr>
        <w:instrText xml:space="preserve"> ADDIN EN.CITE </w:instrText>
      </w:r>
      <w:r w:rsidR="0018603F">
        <w:rPr>
          <w:lang w:val="en-NZ"/>
        </w:rPr>
        <w:fldChar w:fldCharType="begin">
          <w:fldData xml:space="preserve">PEVuZE5vdGU+PENpdGU+PEF1dGhvcj5LYW5pczwvQXV0aG9yPjxZZWFyPjIwMTE8L1llYXI+PFJl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</w:fldData>
        </w:fldChar>
      </w:r>
      <w:r w:rsidR="0018603F">
        <w:rPr>
          <w:lang w:val="en-NZ"/>
        </w:rPr>
        <w:instrText xml:space="preserve"> ADDIN EN.CITE.DATA </w:instrText>
      </w:r>
      <w:r w:rsidR="0018603F">
        <w:rPr>
          <w:lang w:val="en-NZ"/>
        </w:rPr>
      </w:r>
      <w:r w:rsidR="0018603F">
        <w:rPr>
          <w:lang w:val="en-NZ"/>
        </w:rPr>
        <w:fldChar w:fldCharType="end"/>
      </w:r>
      <w:r w:rsidRPr="00222630">
        <w:rPr>
          <w:lang w:val="en-NZ"/>
        </w:rPr>
      </w:r>
      <w:r w:rsidRPr="00222630">
        <w:rPr>
          <w:lang w:val="en-NZ"/>
        </w:rPr>
        <w:fldChar w:fldCharType="separate"/>
      </w:r>
      <w:r w:rsidRPr="00222630">
        <w:rPr>
          <w:noProof/>
          <w:lang w:val="en-NZ"/>
        </w:rPr>
        <w:t>(22, 23)</w:t>
      </w:r>
      <w:r w:rsidRPr="00222630">
        <w:rPr>
          <w:lang w:val="en-NZ"/>
        </w:rPr>
        <w:fldChar w:fldCharType="end"/>
      </w:r>
      <w:r w:rsidRPr="00222630">
        <w:rPr>
          <w:lang w:val="en-NZ"/>
        </w:rPr>
        <w:t xml:space="preserve"> guidance on intervention</w:t>
      </w:r>
      <w:r>
        <w:rPr>
          <w:lang w:val="en-NZ"/>
        </w:rPr>
        <w:t xml:space="preserve"> </w:t>
      </w:r>
      <w:r w:rsidRPr="00222630">
        <w:rPr>
          <w:lang w:val="en-NZ"/>
        </w:rPr>
        <w:fldChar w:fldCharType="begin">
          <w:fldData xml:space="preserve">PEVuZE5vdGU+PENpdGU+PEF1dGhvcj5LYW5pczwvQXV0aG9yPjxZZWFyPjIwMTM8L1llYXI+PFJl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xhYmJyLTE+T3N0ZW9wb3JvcyBJbnQ8L2FiYnItMT48L3Bl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=
</w:fldData>
        </w:fldChar>
      </w:r>
      <w:r w:rsidR="0018603F">
        <w:rPr>
          <w:lang w:val="en-NZ"/>
        </w:rPr>
        <w:instrText xml:space="preserve"> ADDIN EN.CITE </w:instrText>
      </w:r>
      <w:r w:rsidR="0018603F">
        <w:rPr>
          <w:lang w:val="en-NZ"/>
        </w:rPr>
        <w:fldChar w:fldCharType="begin">
          <w:fldData xml:space="preserve">PEVuZE5vdGU+PENpdGU+PEF1dGhvcj5LYW5pczwvQXV0aG9yPjxZZWFyPjIwMTM8L1llYXI+PFJl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=
</w:fldData>
        </w:fldChar>
      </w:r>
      <w:r w:rsidR="0018603F">
        <w:rPr>
          <w:lang w:val="en-NZ"/>
        </w:rPr>
        <w:instrText xml:space="preserve"> ADDIN EN.CITE.DATA </w:instrText>
      </w:r>
      <w:r w:rsidR="0018603F">
        <w:rPr>
          <w:lang w:val="en-NZ"/>
        </w:rPr>
      </w:r>
      <w:r w:rsidR="0018603F">
        <w:rPr>
          <w:lang w:val="en-NZ"/>
        </w:rPr>
        <w:fldChar w:fldCharType="end"/>
      </w:r>
      <w:r w:rsidRPr="00222630">
        <w:rPr>
          <w:lang w:val="en-NZ"/>
        </w:rPr>
      </w:r>
      <w:r w:rsidRPr="00222630">
        <w:rPr>
          <w:lang w:val="en-NZ"/>
        </w:rPr>
        <w:fldChar w:fldCharType="separate"/>
      </w:r>
      <w:r w:rsidRPr="00222630">
        <w:rPr>
          <w:noProof/>
          <w:lang w:val="en-NZ"/>
        </w:rPr>
        <w:t>(15)</w:t>
      </w:r>
      <w:r w:rsidRPr="00222630">
        <w:rPr>
          <w:lang w:val="en-NZ"/>
        </w:rPr>
        <w:fldChar w:fldCharType="end"/>
      </w:r>
      <w:r w:rsidRPr="00222630">
        <w:rPr>
          <w:lang w:val="en-NZ"/>
        </w:rPr>
        <w:t xml:space="preserve">, </w:t>
      </w:r>
      <w:r w:rsidR="009F3354">
        <w:rPr>
          <w:lang w:val="en-NZ"/>
        </w:rPr>
        <w:t>combined</w:t>
      </w:r>
      <w:r w:rsidR="009F3354" w:rsidRPr="00222630">
        <w:rPr>
          <w:lang w:val="en-NZ"/>
        </w:rPr>
        <w:t xml:space="preserve"> </w:t>
      </w:r>
      <w:r w:rsidRPr="00222630">
        <w:rPr>
          <w:lang w:val="en-NZ"/>
        </w:rPr>
        <w:t xml:space="preserve">with the availability of </w:t>
      </w:r>
      <w:r w:rsidR="009F3354">
        <w:rPr>
          <w:lang w:val="en-NZ"/>
        </w:rPr>
        <w:t xml:space="preserve">cheaper, </w:t>
      </w:r>
      <w:r>
        <w:rPr>
          <w:lang w:val="en-NZ"/>
        </w:rPr>
        <w:t>generic bisphosphonates</w:t>
      </w:r>
      <w:r w:rsidRPr="00222630">
        <w:rPr>
          <w:lang w:val="en-NZ"/>
        </w:rPr>
        <w:t xml:space="preserve">. </w:t>
      </w:r>
      <w:r w:rsidR="009F3354">
        <w:rPr>
          <w:lang w:val="en-NZ"/>
        </w:rPr>
        <w:t xml:space="preserve">In spite of this outwardly </w:t>
      </w:r>
      <w:r w:rsidRPr="00222630">
        <w:rPr>
          <w:lang w:val="en-NZ"/>
        </w:rPr>
        <w:t xml:space="preserve"> </w:t>
      </w:r>
      <w:r>
        <w:rPr>
          <w:lang w:val="en-NZ"/>
        </w:rPr>
        <w:t>prospering</w:t>
      </w:r>
      <w:r w:rsidRPr="00222630">
        <w:rPr>
          <w:lang w:val="en-NZ"/>
        </w:rPr>
        <w:t xml:space="preserve"> field</w:t>
      </w:r>
      <w:r w:rsidR="0018603F">
        <w:rPr>
          <w:lang w:val="en-NZ"/>
        </w:rPr>
        <w:t>,</w:t>
      </w:r>
      <w:r>
        <w:rPr>
          <w:lang w:val="en-NZ"/>
        </w:rPr>
        <w:t xml:space="preserve"> </w:t>
      </w:r>
      <w:r w:rsidRPr="00222630">
        <w:rPr>
          <w:lang w:val="en-NZ"/>
        </w:rPr>
        <w:t>treatment rates</w:t>
      </w:r>
      <w:r w:rsidR="009F3354" w:rsidRPr="009F3354">
        <w:rPr>
          <w:lang w:val="en-NZ"/>
        </w:rPr>
        <w:t xml:space="preserve"> </w:t>
      </w:r>
      <w:r w:rsidR="009F3354" w:rsidRPr="00222630">
        <w:rPr>
          <w:lang w:val="en-NZ"/>
        </w:rPr>
        <w:t xml:space="preserve">have </w:t>
      </w:r>
      <w:r w:rsidR="0018603F">
        <w:rPr>
          <w:lang w:val="en-NZ"/>
        </w:rPr>
        <w:t xml:space="preserve">sadly </w:t>
      </w:r>
      <w:r w:rsidR="009F3354" w:rsidRPr="00222630">
        <w:rPr>
          <w:lang w:val="en-NZ"/>
        </w:rPr>
        <w:t>declined in recent years</w:t>
      </w:r>
      <w:r w:rsidRPr="00222630">
        <w:rPr>
          <w:lang w:val="en-NZ"/>
        </w:rPr>
        <w:t xml:space="preserve">, both </w:t>
      </w:r>
      <w:r w:rsidR="009F3354">
        <w:rPr>
          <w:lang w:val="en-NZ"/>
        </w:rPr>
        <w:t>in those at high risk of fracture and in those who have suffered a fracture</w:t>
      </w:r>
      <w:r w:rsidRPr="00222630">
        <w:rPr>
          <w:lang w:val="en-NZ"/>
        </w:rPr>
        <w:t xml:space="preserve">, despite </w:t>
      </w:r>
      <w:r w:rsidR="009F3354">
        <w:rPr>
          <w:lang w:val="en-NZ"/>
        </w:rPr>
        <w:t>the huge</w:t>
      </w:r>
      <w:r w:rsidR="009F3354" w:rsidRPr="00222630">
        <w:rPr>
          <w:lang w:val="en-NZ"/>
        </w:rPr>
        <w:t xml:space="preserve"> </w:t>
      </w:r>
      <w:r w:rsidRPr="00222630">
        <w:rPr>
          <w:lang w:val="en-NZ"/>
        </w:rPr>
        <w:t xml:space="preserve">expansion of the </w:t>
      </w:r>
      <w:r w:rsidR="009F3354">
        <w:rPr>
          <w:lang w:val="en-NZ"/>
        </w:rPr>
        <w:t xml:space="preserve">at-risk </w:t>
      </w:r>
      <w:r w:rsidRPr="00222630">
        <w:rPr>
          <w:lang w:val="en-NZ"/>
        </w:rPr>
        <w:t xml:space="preserve">population </w:t>
      </w:r>
      <w:r w:rsidR="00117B12" w:rsidRPr="00222630">
        <w:rPr>
          <w:lang w:val="en-NZ"/>
        </w:rPr>
        <w:fldChar w:fldCharType="begin"/>
      </w:r>
      <w:r w:rsidR="0018603F">
        <w:rPr>
          <w:lang w:val="en-NZ"/>
        </w:rPr>
        <w:instrText xml:space="preserve"> ADDIN EN.CITE &lt;EndNote&gt;&lt;Cite&gt;&lt;Author&gt;Oden&lt;/Author&gt;&lt;Year&gt;2015&lt;/Year&gt;&lt;RecNum&gt;6900&lt;/RecNum&gt;&lt;DisplayText&gt;(24)&lt;/DisplayText&gt;&lt;record&gt;&lt;rec-number&gt;6900&lt;/rec-number&gt;&lt;foreign-keys&gt;&lt;key app="EN" db-id="w559ww0rbapezee9esb5saxf9wr55ar2stzs" timestamp="1479995683"&gt;6900&lt;/key&gt;&lt;/foreign-keys&gt;&lt;ref-type name="Journal Article"&gt;17&lt;/ref-type&gt;&lt;contributors&gt;&lt;authors&gt;&lt;author&gt;Oden, A.&lt;/author&gt;&lt;author&gt;McCloskey, E. V.&lt;/author&gt;&lt;author&gt;Kanis, J. A.&lt;/author&gt;&lt;author&gt;Harvey, N. C.&lt;/author&gt;&lt;author&gt;Johansson, H.&lt;/author&gt;&lt;/authors&gt;&lt;/contributors&gt;&lt;auth-address&gt;Centre for Metabolic Bone Diseases, University of Sheffield Medical School, Beech Hill Road, Sheffield, S10 2RX, UK.&lt;/auth-address&gt;&lt;titles&gt;&lt;title&gt;Burden of high fracture probability worldwide: secular increases 2010-2040&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43-8&lt;/pages&gt;&lt;volume&gt;26&lt;/volume&gt;&lt;number&gt;9&lt;/number&gt;&lt;edition&gt;2015/05/29&lt;/edition&gt;&lt;keywords&gt;&lt;keyword&gt;Age Distribution&lt;/keyword&gt;&lt;keyword&gt;Aged&lt;/keyword&gt;&lt;keyword&gt;Aged, 80 and over&lt;/keyword&gt;&lt;keyword&gt;Cost of Illness&lt;/keyword&gt;&lt;keyword&gt;Female&lt;/keyword&gt;&lt;keyword&gt;Global Health/statistics &amp;amp; numerical data/*trends&lt;/keyword&gt;&lt;keyword&gt;Humans&lt;/keyword&gt;&lt;keyword&gt;Male&lt;/keyword&gt;&lt;keyword&gt;Middle Aged&lt;/keyword&gt;&lt;keyword&gt;Osteoporotic Fractures/*epidemiology&lt;/keyword&gt;&lt;keyword&gt;Risk Assessment/methods&lt;/keyword&gt;&lt;keyword&gt;Sex Distribution&lt;/keyword&gt;&lt;/keywords&gt;&lt;dates&gt;&lt;year&gt;2015&lt;/year&gt;&lt;pub-dates&gt;&lt;date&gt;Sep&lt;/date&gt;&lt;/pub-dates&gt;&lt;/dates&gt;&lt;isbn&gt;0937-941x&lt;/isbn&gt;&lt;accession-num&gt;26018089&lt;/accession-num&gt;&lt;urls&gt;&lt;/urls&gt;&lt;electronic-resource-num&gt;10.1007/s00198-015-3154-6&lt;/electronic-resource-num&gt;&lt;remote-database-provider&gt;NLM&lt;/remote-database-provider&gt;&lt;language&gt;Eng&lt;/language&gt;&lt;/record&gt;&lt;/Cite&gt;&lt;/EndNote&gt;</w:instrText>
      </w:r>
      <w:r w:rsidR="00117B12" w:rsidRPr="00222630">
        <w:rPr>
          <w:lang w:val="en-NZ"/>
        </w:rPr>
        <w:fldChar w:fldCharType="separate"/>
      </w:r>
      <w:r w:rsidR="00117B12" w:rsidRPr="00222630">
        <w:rPr>
          <w:noProof/>
          <w:lang w:val="en-NZ"/>
        </w:rPr>
        <w:t>(24)</w:t>
      </w:r>
      <w:r w:rsidR="00117B12" w:rsidRPr="00222630">
        <w:rPr>
          <w:lang w:val="en-NZ"/>
        </w:rPr>
        <w:fldChar w:fldCharType="end"/>
      </w:r>
      <w:r w:rsidRPr="00222630">
        <w:rPr>
          <w:lang w:val="en-NZ"/>
        </w:rPr>
        <w:t xml:space="preserve">. </w:t>
      </w:r>
    </w:p>
    <w:p w14:paraId="31155FDC" w14:textId="785E687E" w:rsidR="00222630" w:rsidRDefault="00426199" w:rsidP="00DE0696">
      <w:pPr>
        <w:spacing w:line="360" w:lineRule="auto"/>
        <w:jc w:val="both"/>
        <w:rPr>
          <w:lang w:val="en-NZ"/>
        </w:rPr>
      </w:pPr>
      <w:r>
        <w:rPr>
          <w:lang w:val="en-NZ"/>
        </w:rPr>
        <w:t>M</w:t>
      </w:r>
      <w:r w:rsidR="003F45D3" w:rsidRPr="003F45D3">
        <w:rPr>
          <w:lang w:val="en-NZ"/>
        </w:rPr>
        <w:t xml:space="preserve">any </w:t>
      </w:r>
      <w:r w:rsidR="00222630">
        <w:rPr>
          <w:lang w:val="en-NZ"/>
        </w:rPr>
        <w:t xml:space="preserve">factors </w:t>
      </w:r>
      <w:r>
        <w:rPr>
          <w:lang w:val="en-NZ"/>
        </w:rPr>
        <w:t xml:space="preserve">appear to </w:t>
      </w:r>
      <w:r w:rsidR="003F45D3">
        <w:rPr>
          <w:lang w:val="en-NZ"/>
        </w:rPr>
        <w:t>contribut</w:t>
      </w:r>
      <w:r>
        <w:rPr>
          <w:lang w:val="en-NZ"/>
        </w:rPr>
        <w:t>e</w:t>
      </w:r>
      <w:r w:rsidR="003F45D3">
        <w:rPr>
          <w:lang w:val="en-NZ"/>
        </w:rPr>
        <w:t xml:space="preserve"> to</w:t>
      </w:r>
      <w:r w:rsidR="003F45D3" w:rsidRPr="003F45D3">
        <w:rPr>
          <w:lang w:val="en-NZ"/>
        </w:rPr>
        <w:t xml:space="preserve"> </w:t>
      </w:r>
      <w:r w:rsidR="009F3354">
        <w:rPr>
          <w:lang w:val="en-NZ"/>
        </w:rPr>
        <w:t>this phenomenon</w:t>
      </w:r>
      <w:r w:rsidR="003F45D3">
        <w:rPr>
          <w:lang w:val="en-NZ"/>
        </w:rPr>
        <w:t xml:space="preserve">. </w:t>
      </w:r>
      <w:r w:rsidR="009F3354">
        <w:rPr>
          <w:lang w:val="en-NZ"/>
        </w:rPr>
        <w:t xml:space="preserve">One such reason is that </w:t>
      </w:r>
      <w:r w:rsidR="003F45D3" w:rsidRPr="003F45D3">
        <w:rPr>
          <w:lang w:val="en-NZ"/>
        </w:rPr>
        <w:t>strategies</w:t>
      </w:r>
      <w:r w:rsidR="003F45D3">
        <w:rPr>
          <w:lang w:val="en-NZ"/>
        </w:rPr>
        <w:t xml:space="preserve"> at a national and international level</w:t>
      </w:r>
      <w:r w:rsidR="009F3354">
        <w:rPr>
          <w:lang w:val="en-NZ"/>
        </w:rPr>
        <w:t xml:space="preserve"> have not been implemented sufficiently</w:t>
      </w:r>
      <w:r w:rsidR="003F45D3" w:rsidRPr="003F45D3">
        <w:rPr>
          <w:lang w:val="en-NZ"/>
        </w:rPr>
        <w:t xml:space="preserve"> to </w:t>
      </w:r>
      <w:r w:rsidR="009F3354">
        <w:rPr>
          <w:lang w:val="en-NZ"/>
        </w:rPr>
        <w:t>impact</w:t>
      </w:r>
      <w:r w:rsidR="003F45D3" w:rsidRPr="003F45D3">
        <w:rPr>
          <w:lang w:val="en-NZ"/>
        </w:rPr>
        <w:t xml:space="preserve"> primary and secondary prevention. </w:t>
      </w:r>
      <w:r>
        <w:rPr>
          <w:lang w:val="en-NZ"/>
        </w:rPr>
        <w:t xml:space="preserve">For patients and clinicians alike, </w:t>
      </w:r>
      <w:r w:rsidR="009F3354">
        <w:rPr>
          <w:lang w:val="en-NZ"/>
        </w:rPr>
        <w:t xml:space="preserve">the idea of managing a future “risk” makes </w:t>
      </w:r>
      <w:r>
        <w:rPr>
          <w:lang w:val="en-NZ"/>
        </w:rPr>
        <w:t>primary fracture</w:t>
      </w:r>
      <w:r w:rsidR="003F45D3" w:rsidRPr="003F45D3">
        <w:rPr>
          <w:lang w:val="en-NZ"/>
        </w:rPr>
        <w:t xml:space="preserve"> prevention </w:t>
      </w:r>
      <w:r w:rsidR="009F3354">
        <w:rPr>
          <w:lang w:val="en-NZ"/>
        </w:rPr>
        <w:t>more difficult,</w:t>
      </w:r>
      <w:r w:rsidR="0018603F">
        <w:rPr>
          <w:lang w:val="en-NZ"/>
        </w:rPr>
        <w:t xml:space="preserve"> </w:t>
      </w:r>
      <w:r w:rsidR="003F45D3" w:rsidRPr="003F45D3">
        <w:rPr>
          <w:lang w:val="en-NZ"/>
        </w:rPr>
        <w:t xml:space="preserve">rather than treating a disease event which </w:t>
      </w:r>
      <w:r w:rsidR="009F3354">
        <w:rPr>
          <w:lang w:val="en-NZ"/>
        </w:rPr>
        <w:t>has already impacted upon the patient</w:t>
      </w:r>
      <w:r w:rsidR="003F45D3" w:rsidRPr="00426199">
        <w:rPr>
          <w:lang w:val="en-NZ"/>
        </w:rPr>
        <w:t xml:space="preserve">. </w:t>
      </w:r>
      <w:r w:rsidR="009F3354">
        <w:rPr>
          <w:lang w:val="en-NZ"/>
        </w:rPr>
        <w:t>M</w:t>
      </w:r>
      <w:r w:rsidR="00222630">
        <w:rPr>
          <w:lang w:val="en-NZ"/>
        </w:rPr>
        <w:t>usculoskeletal diseases</w:t>
      </w:r>
      <w:r w:rsidR="009F3354">
        <w:rPr>
          <w:lang w:val="en-NZ"/>
        </w:rPr>
        <w:t xml:space="preserve"> in general</w:t>
      </w:r>
      <w:r w:rsidR="00222630">
        <w:rPr>
          <w:lang w:val="en-NZ"/>
        </w:rPr>
        <w:t xml:space="preserve"> are</w:t>
      </w:r>
      <w:r w:rsidRPr="00426199">
        <w:rPr>
          <w:lang w:val="en-NZ"/>
        </w:rPr>
        <w:t xml:space="preserve"> viewed </w:t>
      </w:r>
      <w:r w:rsidR="009F3354">
        <w:rPr>
          <w:lang w:val="en-NZ"/>
        </w:rPr>
        <w:t>by policymakers and patients alike</w:t>
      </w:r>
      <w:r w:rsidRPr="00426199">
        <w:rPr>
          <w:lang w:val="en-NZ"/>
        </w:rPr>
        <w:t xml:space="preserve"> as a </w:t>
      </w:r>
      <w:r w:rsidR="009F3354">
        <w:rPr>
          <w:lang w:val="en-NZ"/>
        </w:rPr>
        <w:t>of lesser importance</w:t>
      </w:r>
      <w:r w:rsidRPr="00426199">
        <w:rPr>
          <w:lang w:val="en-NZ"/>
        </w:rPr>
        <w:t xml:space="preserve"> than outcomes such as cancer</w:t>
      </w:r>
      <w:r w:rsidR="009F3354">
        <w:rPr>
          <w:lang w:val="en-NZ"/>
        </w:rPr>
        <w:t>s and heart disease</w:t>
      </w:r>
      <w:r>
        <w:rPr>
          <w:lang w:val="en-NZ"/>
        </w:rPr>
        <w:t xml:space="preserve">, </w:t>
      </w:r>
      <w:r w:rsidRPr="00426199">
        <w:rPr>
          <w:lang w:val="en-NZ"/>
        </w:rPr>
        <w:fldChar w:fldCharType="begin">
          <w:fldData xml:space="preserve">PEVuZE5vdGU+PENpdGU+PEF1dGhvcj5IYXJ2ZXk8L0F1dGhvcj48WWVhcj4yMDE3PC9ZZWFyPjxS
ZWNOdW0+NzQ5MDwvUmVjTnVtPjxEaXNwbGF5VGV4dD4oMSk8L0Rpc3BsYXlUZXh0PjxyZWNvcmQ+
PHJlYy1udW1iZXI+NzQ5MDwvcmVjLW51bWJlcj48Zm9yZWlnbi1rZXlzPjxrZXkgYXBwPSJFTiIg
ZGItaWQ9Inc1NTl3dzByYmFwZXplZTllc2I1c2F4Zjl3cjU1YXIyc3R6cyIgdGltZXN0YW1wPSIx
NTY1MDEzMjI3Ij43NDkw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E1MDctMTUyOTwvcGFnZXM+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</w:fldData>
        </w:fldChar>
      </w:r>
      <w:r w:rsidR="0018603F">
        <w:rPr>
          <w:lang w:val="en-NZ"/>
        </w:rPr>
        <w:instrText xml:space="preserve"> ADDIN EN.CITE </w:instrText>
      </w:r>
      <w:r w:rsidR="0018603F">
        <w:rPr>
          <w:lang w:val="en-NZ"/>
        </w:rPr>
        <w:fldChar w:fldCharType="begin">
          <w:fldData xml:space="preserve">PEVuZE5vdGU+PENpdGU+PEF1dGhvcj5IYXJ2ZXk8L0F1dGhvcj48WWVhcj4yMDE3PC9ZZWFyPjxS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</w:fldData>
        </w:fldChar>
      </w:r>
      <w:r w:rsidR="0018603F">
        <w:rPr>
          <w:lang w:val="en-NZ"/>
        </w:rPr>
        <w:instrText xml:space="preserve"> ADDIN EN.CITE.DATA </w:instrText>
      </w:r>
      <w:r w:rsidR="0018603F">
        <w:rPr>
          <w:lang w:val="en-NZ"/>
        </w:rPr>
      </w:r>
      <w:r w:rsidR="0018603F">
        <w:rPr>
          <w:lang w:val="en-NZ"/>
        </w:rPr>
        <w:fldChar w:fldCharType="end"/>
      </w:r>
      <w:r w:rsidRPr="00426199">
        <w:rPr>
          <w:lang w:val="en-NZ"/>
        </w:rPr>
      </w:r>
      <w:r w:rsidRPr="00426199">
        <w:rPr>
          <w:lang w:val="en-NZ"/>
        </w:rPr>
        <w:fldChar w:fldCharType="separate"/>
      </w:r>
      <w:r w:rsidRPr="00426199">
        <w:rPr>
          <w:noProof/>
          <w:lang w:val="en-NZ"/>
        </w:rPr>
        <w:t>(1)</w:t>
      </w:r>
      <w:r w:rsidRPr="00426199">
        <w:fldChar w:fldCharType="end"/>
      </w:r>
      <w:r>
        <w:t xml:space="preserve"> </w:t>
      </w:r>
      <w:r w:rsidRPr="00426199">
        <w:rPr>
          <w:lang w:val="en-NZ"/>
        </w:rPr>
        <w:t>despite the fact that the</w:t>
      </w:r>
      <w:r w:rsidR="009F3354">
        <w:rPr>
          <w:lang w:val="en-NZ"/>
        </w:rPr>
        <w:t xml:space="preserve"> musculoskeletal disease has been shown to be a leading course of disability worldwide by the</w:t>
      </w:r>
      <w:r w:rsidRPr="00426199">
        <w:rPr>
          <w:lang w:val="en-NZ"/>
        </w:rPr>
        <w:t xml:space="preserve"> Global Burden of Disease initiative </w:t>
      </w:r>
      <w:r w:rsidR="00117B12">
        <w:rPr>
          <w:lang w:val="en-NZ"/>
        </w:rPr>
        <w:fldChar w:fldCharType="begin">
          <w:fldData xml:space="preserve">PEVuZE5vdGU+PENpdGU+PFllYXI+MjAxNTwvWWVhcj48UmVjTnVtPjY5MDk8L1JlY051bT48RGlz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</w:fldData>
        </w:fldChar>
      </w:r>
      <w:r w:rsidR="00FB2DBF">
        <w:rPr>
          <w:lang w:val="en-NZ"/>
        </w:rPr>
        <w:instrText xml:space="preserve"> ADDIN EN.CITE </w:instrText>
      </w:r>
      <w:r w:rsidR="00FB2DBF">
        <w:rPr>
          <w:lang w:val="en-NZ"/>
        </w:rPr>
        <w:fldChar w:fldCharType="begin">
          <w:fldData xml:space="preserve">PEVuZE5vdGU+PENpdGU+PFllYXI+MjAxNTwvWWVhcj48UmVjTnVtPjY5MDk8L1JlY051bT48RGlz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</w:fldData>
        </w:fldChar>
      </w:r>
      <w:r w:rsidR="00FB2DBF">
        <w:rPr>
          <w:lang w:val="en-NZ"/>
        </w:rPr>
        <w:instrText xml:space="preserve"> ADDIN EN.CITE.DATA </w:instrText>
      </w:r>
      <w:r w:rsidR="00FB2DBF">
        <w:rPr>
          <w:lang w:val="en-NZ"/>
        </w:rPr>
      </w:r>
      <w:r w:rsidR="00FB2DBF">
        <w:rPr>
          <w:lang w:val="en-NZ"/>
        </w:rPr>
        <w:fldChar w:fldCharType="end"/>
      </w:r>
      <w:r w:rsidR="00117B12">
        <w:rPr>
          <w:lang w:val="en-NZ"/>
        </w:rPr>
      </w:r>
      <w:r w:rsidR="00117B12">
        <w:rPr>
          <w:lang w:val="en-NZ"/>
        </w:rPr>
        <w:fldChar w:fldCharType="separate"/>
      </w:r>
      <w:r w:rsidR="00117B12">
        <w:rPr>
          <w:noProof/>
          <w:lang w:val="en-NZ"/>
        </w:rPr>
        <w:t>(25)</w:t>
      </w:r>
      <w:r w:rsidR="00117B12">
        <w:rPr>
          <w:lang w:val="en-NZ"/>
        </w:rPr>
        <w:fldChar w:fldCharType="end"/>
      </w:r>
      <w:r>
        <w:rPr>
          <w:lang w:val="en-NZ"/>
        </w:rPr>
        <w:t>.</w:t>
      </w:r>
      <w:r w:rsidR="00222630">
        <w:rPr>
          <w:lang w:val="en-NZ"/>
        </w:rPr>
        <w:t xml:space="preserve"> </w:t>
      </w:r>
    </w:p>
    <w:p w14:paraId="1C0B5669" w14:textId="4DF870A2" w:rsidR="00222630" w:rsidRPr="00A94FA4" w:rsidRDefault="009F3354" w:rsidP="00DE0696">
      <w:pPr>
        <w:spacing w:line="360" w:lineRule="auto"/>
        <w:jc w:val="both"/>
        <w:rPr>
          <w:lang w:val="en-NZ"/>
        </w:rPr>
      </w:pPr>
      <w:r>
        <w:rPr>
          <w:lang w:val="en-NZ"/>
        </w:rPr>
        <w:t>In the case of osteoporosis, there is a stark mismatch between</w:t>
      </w:r>
      <w:r w:rsidR="00222630">
        <w:rPr>
          <w:lang w:val="en-NZ"/>
        </w:rPr>
        <w:t xml:space="preserve"> </w:t>
      </w:r>
      <w:r w:rsidR="0018603F" w:rsidRPr="00222630">
        <w:rPr>
          <w:lang w:val="en-NZ"/>
        </w:rPr>
        <w:t xml:space="preserve">the </w:t>
      </w:r>
      <w:r w:rsidR="0018603F">
        <w:rPr>
          <w:lang w:val="en-NZ"/>
        </w:rPr>
        <w:t>perceived</w:t>
      </w:r>
      <w:r>
        <w:rPr>
          <w:lang w:val="en-NZ"/>
        </w:rPr>
        <w:t xml:space="preserve"> and actual severity of the condition</w:t>
      </w:r>
      <w:r w:rsidR="00222630">
        <w:rPr>
          <w:lang w:val="en-NZ"/>
        </w:rPr>
        <w:t>.</w:t>
      </w:r>
      <w:r w:rsidR="00222630" w:rsidRPr="00426199">
        <w:rPr>
          <w:lang w:val="en-NZ"/>
        </w:rPr>
        <w:t xml:space="preserve"> </w:t>
      </w:r>
      <w:r w:rsidR="00426199" w:rsidRPr="00426199">
        <w:rPr>
          <w:lang w:val="en-NZ"/>
        </w:rPr>
        <w:t>Many do not recognise that</w:t>
      </w:r>
      <w:r>
        <w:rPr>
          <w:lang w:val="en-NZ"/>
        </w:rPr>
        <w:t>, for example,</w:t>
      </w:r>
      <w:r w:rsidR="003F45D3" w:rsidRPr="00426199">
        <w:rPr>
          <w:lang w:val="en-NZ"/>
        </w:rPr>
        <w:t xml:space="preserve"> a hip fracture</w:t>
      </w:r>
      <w:r>
        <w:rPr>
          <w:lang w:val="en-NZ"/>
        </w:rPr>
        <w:t xml:space="preserve"> is associated with</w:t>
      </w:r>
      <w:r w:rsidR="003F45D3" w:rsidRPr="00426199">
        <w:rPr>
          <w:lang w:val="en-NZ"/>
        </w:rPr>
        <w:t xml:space="preserve"> a 20% associated reduced survival compared with non-fracture peers</w:t>
      </w:r>
      <w:r>
        <w:rPr>
          <w:lang w:val="en-NZ"/>
        </w:rPr>
        <w:t xml:space="preserve"> and</w:t>
      </w:r>
      <w:r w:rsidR="0018603F">
        <w:rPr>
          <w:lang w:val="en-NZ"/>
        </w:rPr>
        <w:t>,</w:t>
      </w:r>
      <w:r>
        <w:rPr>
          <w:lang w:val="en-NZ"/>
        </w:rPr>
        <w:t xml:space="preserve"> as such</w:t>
      </w:r>
      <w:r w:rsidR="0018603F">
        <w:rPr>
          <w:lang w:val="en-NZ"/>
        </w:rPr>
        <w:t>,</w:t>
      </w:r>
      <w:r>
        <w:rPr>
          <w:lang w:val="en-NZ"/>
        </w:rPr>
        <w:t xml:space="preserve"> is a devastating life event</w:t>
      </w:r>
      <w:r w:rsidR="00222630">
        <w:rPr>
          <w:lang w:val="en-NZ"/>
        </w:rPr>
        <w:t xml:space="preserve"> </w:t>
      </w:r>
      <w:r w:rsidR="003F45D3" w:rsidRPr="00426199">
        <w:rPr>
          <w:lang w:val="en-NZ"/>
        </w:rPr>
        <w:fldChar w:fldCharType="begin"/>
      </w:r>
      <w:r w:rsidR="0018603F">
        <w:rPr>
          <w:lang w:val="en-NZ"/>
        </w:rPr>
        <w:instrText xml:space="preserve"> ADDIN EN.CITE &lt;EndNote&gt;&lt;Cite&gt;&lt;Author&gt;Harvey&lt;/Author&gt;&lt;Year&gt;2010&lt;/Year&gt;&lt;RecNum&gt;6061&lt;/RecNum&gt;&lt;DisplayText&gt;(26)&lt;/DisplayText&gt;&lt;record&gt;&lt;rec-number&gt;6061&lt;/rec-number&gt;&lt;foreign-keys&gt;&lt;key app="EN" db-id="w559ww0rbapezee9esb5saxf9wr55ar2stzs" timestamp="0"&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3F45D3" w:rsidRPr="00426199">
        <w:rPr>
          <w:lang w:val="en-NZ"/>
        </w:rPr>
        <w:fldChar w:fldCharType="separate"/>
      </w:r>
      <w:r w:rsidR="00222630">
        <w:rPr>
          <w:noProof/>
          <w:lang w:val="en-NZ"/>
        </w:rPr>
        <w:t>(26)</w:t>
      </w:r>
      <w:r w:rsidR="003F45D3" w:rsidRPr="00426199">
        <w:fldChar w:fldCharType="end"/>
      </w:r>
      <w:r w:rsidR="00426199" w:rsidRPr="00426199">
        <w:rPr>
          <w:lang w:val="en-NZ"/>
        </w:rPr>
        <w:t xml:space="preserve">. </w:t>
      </w:r>
      <w:r>
        <w:rPr>
          <w:lang w:val="en-NZ"/>
        </w:rPr>
        <w:t>Contrast this with</w:t>
      </w:r>
      <w:r w:rsidR="00426199" w:rsidRPr="00426199">
        <w:rPr>
          <w:lang w:val="en-NZ"/>
        </w:rPr>
        <w:t xml:space="preserve"> a parallel</w:t>
      </w:r>
      <w:r w:rsidR="003F45D3" w:rsidRPr="00426199">
        <w:rPr>
          <w:lang w:val="en-NZ"/>
        </w:rPr>
        <w:t xml:space="preserve"> </w:t>
      </w:r>
      <w:r w:rsidR="00426199" w:rsidRPr="00426199">
        <w:rPr>
          <w:lang w:val="en-NZ"/>
        </w:rPr>
        <w:t>event such as</w:t>
      </w:r>
      <w:r w:rsidR="003F45D3" w:rsidRPr="00426199">
        <w:rPr>
          <w:lang w:val="en-NZ"/>
        </w:rPr>
        <w:t xml:space="preserve"> an acute myocardial infarction</w:t>
      </w:r>
      <w:r>
        <w:rPr>
          <w:lang w:val="en-NZ"/>
        </w:rPr>
        <w:t>;</w:t>
      </w:r>
      <w:r w:rsidR="003F45D3" w:rsidRPr="00426199">
        <w:rPr>
          <w:lang w:val="en-NZ"/>
        </w:rPr>
        <w:t xml:space="preserve"> </w:t>
      </w:r>
      <w:r w:rsidR="00426199" w:rsidRPr="00426199">
        <w:rPr>
          <w:lang w:val="en-NZ"/>
        </w:rPr>
        <w:t xml:space="preserve">it would be impossible to imagine </w:t>
      </w:r>
      <w:r>
        <w:rPr>
          <w:lang w:val="en-NZ"/>
        </w:rPr>
        <w:t>that</w:t>
      </w:r>
      <w:r w:rsidR="003F45D3" w:rsidRPr="00426199">
        <w:rPr>
          <w:lang w:val="en-NZ"/>
        </w:rPr>
        <w:t xml:space="preserve"> </w:t>
      </w:r>
      <w:r w:rsidR="003F45D3" w:rsidRPr="00426199">
        <w:rPr>
          <w:lang w:val="en-NZ"/>
        </w:rPr>
        <w:lastRenderedPageBreak/>
        <w:t xml:space="preserve">it would be acceptable </w:t>
      </w:r>
      <w:r>
        <w:rPr>
          <w:lang w:val="en-NZ"/>
        </w:rPr>
        <w:t xml:space="preserve">in the developed world </w:t>
      </w:r>
      <w:r w:rsidR="003F45D3" w:rsidRPr="00426199">
        <w:rPr>
          <w:lang w:val="en-NZ"/>
        </w:rPr>
        <w:t xml:space="preserve">for less than 50% of such cardiac patients </w:t>
      </w:r>
      <w:r w:rsidR="00426199" w:rsidRPr="00426199">
        <w:rPr>
          <w:lang w:val="en-NZ"/>
        </w:rPr>
        <w:t>to receive risk-reducing</w:t>
      </w:r>
      <w:r w:rsidR="003F45D3" w:rsidRPr="00426199">
        <w:rPr>
          <w:lang w:val="en-NZ"/>
        </w:rPr>
        <w:t xml:space="preserve"> </w:t>
      </w:r>
      <w:r>
        <w:rPr>
          <w:lang w:val="en-NZ"/>
        </w:rPr>
        <w:t xml:space="preserve">therapies such as aspirin and other antiplatelet agents, antihypertensives and </w:t>
      </w:r>
      <w:r w:rsidR="003F45D3" w:rsidRPr="00426199">
        <w:rPr>
          <w:lang w:val="en-NZ"/>
        </w:rPr>
        <w:t xml:space="preserve">statins </w:t>
      </w:r>
      <w:r w:rsidR="00117B12">
        <w:rPr>
          <w:lang w:val="en-NZ"/>
        </w:rPr>
        <w:t xml:space="preserve"> </w:t>
      </w:r>
      <w:r w:rsidR="00117B12" w:rsidRPr="00426199">
        <w:rPr>
          <w:lang w:val="en-NZ"/>
        </w:rPr>
        <w:fldChar w:fldCharType="begin">
          <w:fldData xml:space="preserve">PEVuZE5vdGU+PENpdGU+PEF1dGhvcj5BdXN0aW48L0F1dGhvcj48WWVhcj4yMDA4PC9ZZWFyPjxS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5MDEtODwvcGFnZXM+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</w:fldData>
        </w:fldChar>
      </w:r>
      <w:r w:rsidR="0018603F">
        <w:rPr>
          <w:lang w:val="en-NZ"/>
        </w:rPr>
        <w:instrText xml:space="preserve"> ADDIN EN.CITE </w:instrText>
      </w:r>
      <w:r w:rsidR="0018603F">
        <w:rPr>
          <w:lang w:val="en-NZ"/>
        </w:rPr>
        <w:fldChar w:fldCharType="begin">
          <w:fldData xml:space="preserve">PEVuZE5vdGU+PENpdGU+PEF1dGhvcj5BdXN0aW48L0F1dGhvcj48WWVhcj4yMDA4PC9ZZWFyPjxS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5MDEtODwvcGFnZXM+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</w:fldData>
        </w:fldChar>
      </w:r>
      <w:r w:rsidR="0018603F">
        <w:rPr>
          <w:lang w:val="en-NZ"/>
        </w:rPr>
        <w:instrText xml:space="preserve"> ADDIN EN.CITE.DATA </w:instrText>
      </w:r>
      <w:r w:rsidR="0018603F">
        <w:rPr>
          <w:lang w:val="en-NZ"/>
        </w:rPr>
      </w:r>
      <w:r w:rsidR="0018603F">
        <w:rPr>
          <w:lang w:val="en-NZ"/>
        </w:rPr>
        <w:fldChar w:fldCharType="end"/>
      </w:r>
      <w:r w:rsidR="00117B12" w:rsidRPr="00426199">
        <w:rPr>
          <w:lang w:val="en-NZ"/>
        </w:rPr>
      </w:r>
      <w:r w:rsidR="00117B12" w:rsidRPr="00426199">
        <w:rPr>
          <w:lang w:val="en-NZ"/>
        </w:rPr>
        <w:fldChar w:fldCharType="separate"/>
      </w:r>
      <w:r w:rsidR="00117B12">
        <w:rPr>
          <w:noProof/>
          <w:lang w:val="en-NZ"/>
        </w:rPr>
        <w:t>(27)</w:t>
      </w:r>
      <w:r w:rsidR="00117B12" w:rsidRPr="00426199">
        <w:fldChar w:fldCharType="end"/>
      </w:r>
      <w:r w:rsidR="003F45D3" w:rsidRPr="00426199">
        <w:rPr>
          <w:lang w:val="en-NZ"/>
        </w:rPr>
        <w:t>.</w:t>
      </w:r>
      <w:r w:rsidR="003F45D3" w:rsidRPr="003F45D3">
        <w:rPr>
          <w:b/>
          <w:lang w:val="en-NZ"/>
        </w:rPr>
        <w:t xml:space="preserve"> </w:t>
      </w:r>
      <w:r>
        <w:rPr>
          <w:lang w:val="en-NZ"/>
        </w:rPr>
        <w:t>T</w:t>
      </w:r>
      <w:r w:rsidR="003F45D3" w:rsidRPr="00222630">
        <w:rPr>
          <w:lang w:val="en-NZ"/>
        </w:rPr>
        <w:t xml:space="preserve">he large international </w:t>
      </w:r>
      <w:r>
        <w:rPr>
          <w:lang w:val="en-NZ"/>
        </w:rPr>
        <w:t xml:space="preserve">women’s cohort, </w:t>
      </w:r>
      <w:r w:rsidR="003F45D3" w:rsidRPr="00222630">
        <w:rPr>
          <w:lang w:val="en-NZ"/>
        </w:rPr>
        <w:t>GLOW</w:t>
      </w:r>
      <w:r>
        <w:rPr>
          <w:lang w:val="en-NZ"/>
        </w:rPr>
        <w:t>, clearly documents this risk misperception</w:t>
      </w:r>
      <w:r w:rsidR="003F45D3" w:rsidRPr="00222630">
        <w:rPr>
          <w:lang w:val="en-NZ"/>
        </w:rPr>
        <w:t xml:space="preserve">, in which </w:t>
      </w:r>
      <w:r w:rsidR="0018603F">
        <w:rPr>
          <w:lang w:val="en-NZ"/>
        </w:rPr>
        <w:t xml:space="preserve">many </w:t>
      </w:r>
      <w:r w:rsidR="0018603F" w:rsidRPr="00222630">
        <w:rPr>
          <w:lang w:val="en-NZ"/>
        </w:rPr>
        <w:t>underestimated</w:t>
      </w:r>
      <w:r w:rsidR="003F45D3" w:rsidRPr="00222630">
        <w:rPr>
          <w:lang w:val="en-NZ"/>
        </w:rPr>
        <w:t xml:space="preserve"> their </w:t>
      </w:r>
      <w:r>
        <w:rPr>
          <w:lang w:val="en-NZ"/>
        </w:rPr>
        <w:t xml:space="preserve">own </w:t>
      </w:r>
      <w:r w:rsidR="003F45D3" w:rsidRPr="00222630">
        <w:rPr>
          <w:lang w:val="en-NZ"/>
        </w:rPr>
        <w:t xml:space="preserve">fracture risk </w:t>
      </w:r>
      <w:r>
        <w:rPr>
          <w:lang w:val="en-NZ"/>
        </w:rPr>
        <w:t>in comparison to</w:t>
      </w:r>
      <w:r w:rsidR="0018603F">
        <w:rPr>
          <w:lang w:val="en-NZ"/>
        </w:rPr>
        <w:t xml:space="preserve"> </w:t>
      </w:r>
      <w:r>
        <w:rPr>
          <w:lang w:val="en-NZ"/>
        </w:rPr>
        <w:t>th</w:t>
      </w:r>
      <w:r w:rsidR="003F45D3" w:rsidRPr="00222630">
        <w:rPr>
          <w:lang w:val="en-NZ"/>
        </w:rPr>
        <w:t>eir peers</w:t>
      </w:r>
      <w:r w:rsidR="00117B12">
        <w:rPr>
          <w:lang w:val="en-NZ"/>
        </w:rPr>
        <w:t xml:space="preserve"> </w:t>
      </w:r>
      <w:r w:rsidR="00117B12" w:rsidRPr="00222630">
        <w:rPr>
          <w:lang w:val="en-NZ"/>
        </w:rPr>
        <w:fldChar w:fldCharType="begin">
          <w:fldData xml:space="preserve">PEVuZE5vdGU+PENpdGU+PEF1dGhvcj5TaXJpczwvQXV0aG9yPjxZZWFyPjIwMTE8L1llYXI+PFJl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2lzIEludGVybmF0aW9uYWw8L2Z1bGwtdGl0bGU+PGFiYnItMT5P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</w:fldData>
        </w:fldChar>
      </w:r>
      <w:r w:rsidR="0018603F">
        <w:rPr>
          <w:lang w:val="en-NZ"/>
        </w:rPr>
        <w:instrText xml:space="preserve"> ADDIN EN.CITE </w:instrText>
      </w:r>
      <w:r w:rsidR="0018603F">
        <w:rPr>
          <w:lang w:val="en-NZ"/>
        </w:rPr>
        <w:fldChar w:fldCharType="begin">
          <w:fldData xml:space="preserve">PEVuZE5vdGU+PENpdGU+PEF1dGhvcj5TaXJpczwvQXV0aG9yPjxZZWFyPjIwMTE8L1llYXI+PFJl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</w:fldData>
        </w:fldChar>
      </w:r>
      <w:r w:rsidR="0018603F">
        <w:rPr>
          <w:lang w:val="en-NZ"/>
        </w:rPr>
        <w:instrText xml:space="preserve"> ADDIN EN.CITE.DATA </w:instrText>
      </w:r>
      <w:r w:rsidR="0018603F">
        <w:rPr>
          <w:lang w:val="en-NZ"/>
        </w:rPr>
      </w:r>
      <w:r w:rsidR="0018603F">
        <w:rPr>
          <w:lang w:val="en-NZ"/>
        </w:rPr>
        <w:fldChar w:fldCharType="end"/>
      </w:r>
      <w:r w:rsidR="00117B12" w:rsidRPr="00222630">
        <w:rPr>
          <w:lang w:val="en-NZ"/>
        </w:rPr>
      </w:r>
      <w:r w:rsidR="00117B12" w:rsidRPr="00222630">
        <w:rPr>
          <w:lang w:val="en-NZ"/>
        </w:rPr>
        <w:fldChar w:fldCharType="separate"/>
      </w:r>
      <w:r w:rsidR="00117B12">
        <w:rPr>
          <w:noProof/>
          <w:lang w:val="en-NZ"/>
        </w:rPr>
        <w:t>(28)</w:t>
      </w:r>
      <w:r w:rsidR="00117B12" w:rsidRPr="00222630">
        <w:fldChar w:fldCharType="end"/>
      </w:r>
      <w:r w:rsidR="003F45D3" w:rsidRPr="00222630">
        <w:rPr>
          <w:lang w:val="en-NZ"/>
        </w:rPr>
        <w:t>.</w:t>
      </w:r>
      <w:r w:rsidR="003F45D3" w:rsidRPr="003F45D3">
        <w:rPr>
          <w:b/>
          <w:lang w:val="en-NZ"/>
        </w:rPr>
        <w:t xml:space="preserve"> </w:t>
      </w:r>
      <w:r w:rsidR="00A94FA4">
        <w:rPr>
          <w:lang w:val="en-NZ"/>
        </w:rPr>
        <w:t>Perhaps, in a world where many populations are ageing and physicians and patients are dealing with multimorbidity, osteoporosis treatment falls to the bottom of the priority list.</w:t>
      </w:r>
    </w:p>
    <w:p w14:paraId="79FECBAA" w14:textId="6C964130" w:rsidR="00AE0496" w:rsidRPr="00AE0496" w:rsidRDefault="00AE0496" w:rsidP="00DE0696">
      <w:pPr>
        <w:spacing w:line="360" w:lineRule="auto"/>
        <w:jc w:val="both"/>
        <w:rPr>
          <w:lang w:val="en-NZ"/>
        </w:rPr>
      </w:pPr>
      <w:r>
        <w:rPr>
          <w:lang w:val="en-NZ"/>
        </w:rPr>
        <w:t xml:space="preserve">Physicians’ perceptions of osteoporosis and efficacy of treatments have been further confused by harmful </w:t>
      </w:r>
      <w:r w:rsidR="009F3354">
        <w:rPr>
          <w:lang w:val="en-NZ"/>
        </w:rPr>
        <w:t xml:space="preserve">and inaccurate </w:t>
      </w:r>
      <w:r>
        <w:rPr>
          <w:lang w:val="en-NZ"/>
        </w:rPr>
        <w:t xml:space="preserve">conclusions about the treatment of osteoporosis </w:t>
      </w:r>
      <w:r w:rsidR="009F3354">
        <w:rPr>
          <w:lang w:val="en-NZ"/>
        </w:rPr>
        <w:t>in high impact journals including</w:t>
      </w:r>
      <w:r>
        <w:t xml:space="preserve"> the British Medical Journal and Journal of Internal Medicine</w:t>
      </w:r>
      <w:r w:rsidR="00117B12">
        <w:t xml:space="preserve"> </w:t>
      </w:r>
      <w:r w:rsidR="00117B12">
        <w:fldChar w:fldCharType="begin">
          <w:fldData xml:space="preserve">PEVuZE5vdGU+PENpdGU+PEF1dGhvcj5Kw6RydmluZW48L0F1dGhvcj48WWVhcj4yMDE1PC9ZZWFy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</w:fldData>
        </w:fldChar>
      </w:r>
      <w:r w:rsidR="00851761">
        <w:instrText xml:space="preserve"> ADDIN EN.CITE </w:instrText>
      </w:r>
      <w:r w:rsidR="00851761">
        <w:fldChar w:fldCharType="begin">
          <w:fldData xml:space="preserve">PEVuZE5vdGU+PENpdGU+PEF1dGhvcj5Kw6RydmluZW48L0F1dGhvcj48WWVhcj4yMDE1PC9ZZWFy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</w:fldData>
        </w:fldChar>
      </w:r>
      <w:r w:rsidR="00851761">
        <w:instrText xml:space="preserve"> ADDIN EN.CITE.DATA </w:instrText>
      </w:r>
      <w:r w:rsidR="00851761">
        <w:fldChar w:fldCharType="end"/>
      </w:r>
      <w:r w:rsidR="00117B12">
        <w:fldChar w:fldCharType="separate"/>
      </w:r>
      <w:r w:rsidR="00851761">
        <w:rPr>
          <w:noProof/>
        </w:rPr>
        <w:t>(29, 30)</w:t>
      </w:r>
      <w:r w:rsidR="00117B12">
        <w:fldChar w:fldCharType="end"/>
      </w:r>
      <w:r>
        <w:t>. These articles, claiming, for example that “t</w:t>
      </w:r>
      <w:r w:rsidRPr="00AE0496">
        <w:t>he dominant approach to hip fracture prevention is neither viable as a public health strategy nor cost effective”</w:t>
      </w:r>
      <w:r>
        <w:t xml:space="preserve"> and that </w:t>
      </w:r>
      <w:r w:rsidRPr="00AE0496">
        <w:t>“the main ways to prevent these fractures have not changed in nearly 25 years: stop smoking, be active and eat well”</w:t>
      </w:r>
      <w:r>
        <w:t xml:space="preserve"> are frankly incorrect, unbalanced and refuted by overwhelming evidence (as stated by international and national societies such as the International Osteoporosis Foundation and the American Society for Bone and Mineral Research); nonetheless, </w:t>
      </w:r>
      <w:r w:rsidR="005878E2">
        <w:t xml:space="preserve">such “fake news” presented in high impact journals has traction, and clear </w:t>
      </w:r>
      <w:r>
        <w:t>damage</w:t>
      </w:r>
      <w:r w:rsidR="005878E2">
        <w:t xml:space="preserve"> has been</w:t>
      </w:r>
      <w:r>
        <w:t xml:space="preserve"> done</w:t>
      </w:r>
      <w:r w:rsidR="00117B12">
        <w:t xml:space="preserve"> </w:t>
      </w:r>
      <w:r w:rsidR="00117B12">
        <w:fldChar w:fldCharType="begin"/>
      </w:r>
      <w:r w:rsidR="00FB2DBF">
        <w:instrText xml:space="preserve"> ADDIN EN.CITE &lt;EndNote&gt;&lt;Cite&gt;&lt;Author&gt;Compston&lt;/Author&gt;&lt;Year&gt;2015&lt;/Year&gt;&lt;RecNum&gt;7477&lt;/RecNum&gt;&lt;DisplayText&gt;(31)&lt;/DisplayText&gt;&lt;record&gt;&lt;rec-number&gt;7477&lt;/rec-number&gt;&lt;foreign-keys&gt;&lt;key app="EN" db-id="w559ww0rbapezee9esb5saxf9wr55ar2stzs" timestamp="1564764549"&gt;7477&lt;/key&gt;&lt;/foreign-keys&gt;&lt;ref-type name="Journal Article"&gt;17&lt;/ref-type&gt;&lt;contributors&gt;&lt;authors&gt;&lt;author&gt;Compston, J.&lt;/author&gt;&lt;/authors&gt;&lt;/contributors&gt;&lt;titles&gt;&lt;title&gt;Overdiagnosis of osteoporosis: fact or fallacy?&lt;/title&gt;&lt;secondary-title&gt;Osteoporosis International&lt;/secondary-title&gt;&lt;/titles&gt;&lt;periodical&gt;&lt;full-title&gt;Osteoporosis International&lt;/full-title&gt;&lt;abbr-1&gt;Osteoporos Int&lt;/abbr-1&gt;&lt;/periodical&gt;&lt;pages&gt;2051-2054&lt;/pages&gt;&lt;volume&gt;26&lt;/volume&gt;&lt;number&gt;8&lt;/number&gt;&lt;dates&gt;&lt;year&gt;2015&lt;/year&gt;&lt;pub-dates&gt;&lt;date&gt;August 01&lt;/date&gt;&lt;/pub-dates&gt;&lt;/dates&gt;&lt;isbn&gt;1433-2965&lt;/isbn&gt;&lt;label&gt;Compston2015&lt;/label&gt;&lt;work-type&gt;journal article&lt;/work-type&gt;&lt;urls&gt;&lt;related-urls&gt;&lt;url&gt;https://doi.org/10.1007/s00198-015-3220-0&lt;/url&gt;&lt;/related-urls&gt;&lt;/urls&gt;&lt;electronic-resource-num&gt;10.1007/s00198-015-3220-0&lt;/electronic-resource-num&gt;&lt;/record&gt;&lt;/Cite&gt;&lt;/EndNote&gt;</w:instrText>
      </w:r>
      <w:r w:rsidR="00117B12">
        <w:fldChar w:fldCharType="separate"/>
      </w:r>
      <w:r w:rsidR="00117B12">
        <w:rPr>
          <w:noProof/>
        </w:rPr>
        <w:t>(31)</w:t>
      </w:r>
      <w:r w:rsidR="00117B12">
        <w:fldChar w:fldCharType="end"/>
      </w:r>
      <w:r>
        <w:t xml:space="preserve">. </w:t>
      </w:r>
    </w:p>
    <w:p w14:paraId="3ED82A93" w14:textId="77777777" w:rsidR="00426199" w:rsidRDefault="00426199" w:rsidP="00DE0696">
      <w:pPr>
        <w:spacing w:line="360" w:lineRule="auto"/>
        <w:jc w:val="both"/>
        <w:rPr>
          <w:b/>
          <w:lang w:val="en-NZ"/>
        </w:rPr>
      </w:pPr>
      <w:r>
        <w:rPr>
          <w:b/>
          <w:lang w:val="en-NZ"/>
        </w:rPr>
        <w:t>Concerns regarding medication adverse effects</w:t>
      </w:r>
    </w:p>
    <w:p w14:paraId="05E61FF3" w14:textId="005591D4" w:rsidR="003F45D3" w:rsidRPr="00222630" w:rsidRDefault="00AE0496" w:rsidP="00DE0696">
      <w:pPr>
        <w:spacing w:line="360" w:lineRule="auto"/>
        <w:jc w:val="both"/>
        <w:rPr>
          <w:lang w:val="en-NZ"/>
        </w:rPr>
      </w:pPr>
      <w:r>
        <w:rPr>
          <w:lang w:val="en-NZ"/>
        </w:rPr>
        <w:lastRenderedPageBreak/>
        <w:t xml:space="preserve">There </w:t>
      </w:r>
      <w:r w:rsidR="00E45BA2">
        <w:rPr>
          <w:lang w:val="en-NZ"/>
        </w:rPr>
        <w:t xml:space="preserve">are </w:t>
      </w:r>
      <w:r>
        <w:rPr>
          <w:lang w:val="en-NZ"/>
        </w:rPr>
        <w:t xml:space="preserve">abundant data showing that alarming reports about osteoporosis medication in the media have been followed by a reduction in use of these medications, despite evidence that the benefits of treatment </w:t>
      </w:r>
      <w:r w:rsidR="00E45BA2">
        <w:rPr>
          <w:lang w:val="en-NZ"/>
        </w:rPr>
        <w:t xml:space="preserve">clearly </w:t>
      </w:r>
      <w:r>
        <w:rPr>
          <w:lang w:val="en-NZ"/>
        </w:rPr>
        <w:t>outweigh the risks</w:t>
      </w:r>
      <w:r w:rsidR="00E45BA2">
        <w:rPr>
          <w:lang w:val="en-NZ"/>
        </w:rPr>
        <w:t xml:space="preserve"> for the vast majority of users</w:t>
      </w:r>
      <w:r w:rsidR="00117B12">
        <w:rPr>
          <w:lang w:val="en-NZ"/>
        </w:rPr>
        <w:t xml:space="preserve"> </w:t>
      </w:r>
      <w:r w:rsidR="00117B12">
        <w:rPr>
          <w:lang w:val="en-NZ"/>
        </w:rPr>
        <w:fldChar w:fldCharType="begin">
          <w:fldData xml:space="preserve">PEVuZE5vdGU+PENpdGU+PEF1dGhvcj5DaXByaWFuaTwvQXV0aG9yPjxZZWFyPjIwMTg8L1llYXI+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</w:fldData>
        </w:fldChar>
      </w:r>
      <w:r w:rsidR="0018603F">
        <w:rPr>
          <w:lang w:val="en-NZ"/>
        </w:rPr>
        <w:instrText xml:space="preserve"> ADDIN EN.CITE </w:instrText>
      </w:r>
      <w:r w:rsidR="0018603F">
        <w:rPr>
          <w:lang w:val="en-NZ"/>
        </w:rPr>
        <w:fldChar w:fldCharType="begin">
          <w:fldData xml:space="preserve">PEVuZE5vdGU+PENpdGU+PEF1dGhvcj5DaXByaWFuaTwvQXV0aG9yPjxZZWFyPjIwMTg8L1llYXI+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</w:fldData>
        </w:fldChar>
      </w:r>
      <w:r w:rsidR="0018603F">
        <w:rPr>
          <w:lang w:val="en-NZ"/>
        </w:rPr>
        <w:instrText xml:space="preserve"> ADDIN EN.CITE.DATA </w:instrText>
      </w:r>
      <w:r w:rsidR="0018603F">
        <w:rPr>
          <w:lang w:val="en-NZ"/>
        </w:rPr>
      </w:r>
      <w:r w:rsidR="0018603F">
        <w:rPr>
          <w:lang w:val="en-NZ"/>
        </w:rPr>
        <w:fldChar w:fldCharType="end"/>
      </w:r>
      <w:r w:rsidR="00117B12">
        <w:rPr>
          <w:lang w:val="en-NZ"/>
        </w:rPr>
      </w:r>
      <w:r w:rsidR="00117B12">
        <w:rPr>
          <w:lang w:val="en-NZ"/>
        </w:rPr>
        <w:fldChar w:fldCharType="separate"/>
      </w:r>
      <w:r w:rsidR="00117B12">
        <w:rPr>
          <w:noProof/>
          <w:lang w:val="en-NZ"/>
        </w:rPr>
        <w:t>(32)</w:t>
      </w:r>
      <w:r w:rsidR="00117B12">
        <w:rPr>
          <w:lang w:val="en-NZ"/>
        </w:rPr>
        <w:fldChar w:fldCharType="end"/>
      </w:r>
      <w:r>
        <w:rPr>
          <w:lang w:val="en-NZ"/>
        </w:rPr>
        <w:t>.</w:t>
      </w:r>
      <w:r w:rsidRPr="00AE0496">
        <w:rPr>
          <w:lang w:val="en-NZ"/>
        </w:rPr>
        <w:t xml:space="preserve"> </w:t>
      </w:r>
      <w:r w:rsidR="00222630">
        <w:rPr>
          <w:lang w:val="en-NZ"/>
        </w:rPr>
        <w:t xml:space="preserve">In order to better understand patients’ concerns regarding medication safety, </w:t>
      </w:r>
      <w:r w:rsidR="0018603F">
        <w:rPr>
          <w:lang w:val="en-NZ"/>
        </w:rPr>
        <w:t>one study</w:t>
      </w:r>
      <w:r w:rsidR="003F45D3" w:rsidRPr="00222630">
        <w:rPr>
          <w:lang w:val="en-NZ"/>
        </w:rPr>
        <w:t xml:space="preserve"> </w:t>
      </w:r>
      <w:r w:rsidR="009F3354">
        <w:rPr>
          <w:lang w:val="en-NZ"/>
        </w:rPr>
        <w:t>used</w:t>
      </w:r>
      <w:r w:rsidR="0018603F">
        <w:rPr>
          <w:lang w:val="en-NZ"/>
        </w:rPr>
        <w:t xml:space="preserve"> </w:t>
      </w:r>
      <w:r w:rsidR="003F45D3" w:rsidRPr="00222630">
        <w:rPr>
          <w:lang w:val="en-NZ"/>
        </w:rPr>
        <w:t>data from the Medical Expenditure Panel Survey and National Inpatient Sample in the US</w:t>
      </w:r>
      <w:r w:rsidR="0018603F">
        <w:rPr>
          <w:lang w:val="en-NZ"/>
        </w:rPr>
        <w:t xml:space="preserve"> </w:t>
      </w:r>
      <w:r w:rsidR="009F3354">
        <w:rPr>
          <w:lang w:val="en-NZ"/>
        </w:rPr>
        <w:t>to</w:t>
      </w:r>
      <w:r w:rsidR="003F45D3" w:rsidRPr="00222630">
        <w:rPr>
          <w:lang w:val="en-NZ"/>
        </w:rPr>
        <w:t xml:space="preserve"> </w:t>
      </w:r>
      <w:r w:rsidR="009F3354">
        <w:rPr>
          <w:lang w:val="en-NZ"/>
        </w:rPr>
        <w:t>examine</w:t>
      </w:r>
      <w:r w:rsidR="009F3354" w:rsidRPr="00222630">
        <w:rPr>
          <w:lang w:val="en-NZ"/>
        </w:rPr>
        <w:t xml:space="preserve"> relationships between medication use</w:t>
      </w:r>
      <w:r w:rsidR="009F3354">
        <w:rPr>
          <w:lang w:val="en-NZ"/>
        </w:rPr>
        <w:t xml:space="preserve">, </w:t>
      </w:r>
      <w:r w:rsidR="003F45D3" w:rsidRPr="00222630">
        <w:rPr>
          <w:lang w:val="en-NZ"/>
        </w:rPr>
        <w:t>internet search</w:t>
      </w:r>
      <w:r w:rsidR="009F3354">
        <w:rPr>
          <w:lang w:val="en-NZ"/>
        </w:rPr>
        <w:t>es</w:t>
      </w:r>
      <w:r w:rsidR="003F45D3" w:rsidRPr="00222630">
        <w:rPr>
          <w:lang w:val="en-NZ"/>
        </w:rPr>
        <w:t xml:space="preserve"> for alendronate 2006 </w:t>
      </w:r>
      <w:r w:rsidR="009F3354">
        <w:rPr>
          <w:lang w:val="en-NZ"/>
        </w:rPr>
        <w:t xml:space="preserve">- </w:t>
      </w:r>
      <w:r w:rsidR="003F45D3" w:rsidRPr="00222630">
        <w:rPr>
          <w:lang w:val="en-NZ"/>
        </w:rPr>
        <w:t>2010, and safety concerns</w:t>
      </w:r>
      <w:r w:rsidR="009F3354">
        <w:rPr>
          <w:lang w:val="en-NZ"/>
        </w:rPr>
        <w:t xml:space="preserve"> reported in the media</w:t>
      </w:r>
      <w:r w:rsidR="00117B12">
        <w:rPr>
          <w:lang w:val="en-NZ"/>
        </w:rPr>
        <w:t xml:space="preserve"> </w:t>
      </w:r>
      <w:r w:rsidR="00117B12" w:rsidRPr="00222630">
        <w:rPr>
          <w:lang w:val="en-NZ"/>
        </w:rPr>
        <w:fldChar w:fldCharType="begin">
          <w:fldData xml:space="preserve">PEVuZE5vdGU+PENpdGU+PEF1dGhvcj5KaGE8L0F1dGhvcj48WWVhcj4yMDE1PC9ZZWFyPjxSZWNO
dW0+NzQ5NzwvUmVjTnVtPjxEaXNwbGF5VGV4dD4oMjEpPC9EaXNwbGF5VGV4dD48cmVjb3JkPjxy
ZWMtbnVtYmVyPjc0OTc8L3JlYy1udW1iZXI+PGZvcmVpZ24ta2V5cz48a2V5IGFwcD0iRU4iIGRi
LWlkPSJ3NTU5d3cwcmJhcGV6ZWU5ZXNiNXNheGY5d3I1NWFyMnN0enMiIHRpbWVzdGFtcD0iMTU2
NTAxMzIyOSI+NzQ5Nz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IxNzktODc8L3BhZ2VzPjx2b2x1bWU+MzA8L3ZvbHVtZT48bnVtYmVyPjEyPC9u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</w:fldData>
        </w:fldChar>
      </w:r>
      <w:r w:rsidR="0018603F">
        <w:rPr>
          <w:lang w:val="en-NZ"/>
        </w:rPr>
        <w:instrText xml:space="preserve"> ADDIN EN.CITE </w:instrText>
      </w:r>
      <w:r w:rsidR="0018603F">
        <w:rPr>
          <w:lang w:val="en-NZ"/>
        </w:rPr>
        <w:fldChar w:fldCharType="begin">
          <w:fldData xml:space="preserve">PEVuZE5vdGU+PENpdGU+PEF1dGhvcj5KaGE8L0F1dGhvcj48WWVhcj4yMDE1PC9ZZWFyPjxSZWNO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</w:fldData>
        </w:fldChar>
      </w:r>
      <w:r w:rsidR="0018603F">
        <w:rPr>
          <w:lang w:val="en-NZ"/>
        </w:rPr>
        <w:instrText xml:space="preserve"> ADDIN EN.CITE.DATA </w:instrText>
      </w:r>
      <w:r w:rsidR="0018603F">
        <w:rPr>
          <w:lang w:val="en-NZ"/>
        </w:rPr>
      </w:r>
      <w:r w:rsidR="0018603F">
        <w:rPr>
          <w:lang w:val="en-NZ"/>
        </w:rPr>
        <w:fldChar w:fldCharType="end"/>
      </w:r>
      <w:r w:rsidR="00117B12" w:rsidRPr="00222630">
        <w:rPr>
          <w:lang w:val="en-NZ"/>
        </w:rPr>
      </w:r>
      <w:r w:rsidR="00117B12" w:rsidRPr="00222630">
        <w:rPr>
          <w:lang w:val="en-NZ"/>
        </w:rPr>
        <w:fldChar w:fldCharType="separate"/>
      </w:r>
      <w:r w:rsidR="00117B12" w:rsidRPr="00222630">
        <w:rPr>
          <w:noProof/>
          <w:lang w:val="en-NZ"/>
        </w:rPr>
        <w:t>(21)</w:t>
      </w:r>
      <w:r w:rsidR="00117B12" w:rsidRPr="00222630">
        <w:fldChar w:fldCharType="end"/>
      </w:r>
      <w:r w:rsidR="003F45D3" w:rsidRPr="00222630">
        <w:rPr>
          <w:lang w:val="en-NZ"/>
        </w:rPr>
        <w:t>.</w:t>
      </w:r>
      <w:r w:rsidR="00222630">
        <w:rPr>
          <w:b/>
          <w:lang w:val="en-NZ"/>
        </w:rPr>
        <w:t xml:space="preserve"> </w:t>
      </w:r>
      <w:r w:rsidR="009F3354">
        <w:rPr>
          <w:lang w:val="en-NZ"/>
        </w:rPr>
        <w:t>Clear</w:t>
      </w:r>
      <w:r w:rsidR="003F45D3" w:rsidRPr="00222630">
        <w:rPr>
          <w:lang w:val="en-NZ"/>
        </w:rPr>
        <w:t xml:space="preserve"> spikes of internet search activity</w:t>
      </w:r>
      <w:r w:rsidR="009F3354">
        <w:rPr>
          <w:lang w:val="en-NZ"/>
        </w:rPr>
        <w:t xml:space="preserve"> were observed to correspond to </w:t>
      </w:r>
      <w:r w:rsidR="0018603F">
        <w:rPr>
          <w:lang w:val="en-NZ"/>
        </w:rPr>
        <w:t xml:space="preserve">events </w:t>
      </w:r>
      <w:r w:rsidR="0018603F" w:rsidRPr="00222630">
        <w:rPr>
          <w:lang w:val="en-NZ"/>
        </w:rPr>
        <w:t>such</w:t>
      </w:r>
      <w:r w:rsidR="003F45D3" w:rsidRPr="00222630">
        <w:rPr>
          <w:lang w:val="en-NZ"/>
        </w:rPr>
        <w:t xml:space="preserve"> as a 2006 lawsuit filed against Merck </w:t>
      </w:r>
      <w:r w:rsidR="009F3354">
        <w:rPr>
          <w:lang w:val="en-NZ"/>
        </w:rPr>
        <w:t>(</w:t>
      </w:r>
      <w:r w:rsidR="003F45D3" w:rsidRPr="00222630">
        <w:rPr>
          <w:lang w:val="en-NZ"/>
        </w:rPr>
        <w:t>for Fosamax allegedly causing osteonecrosis of the jaw</w:t>
      </w:r>
      <w:r w:rsidR="009F3354">
        <w:rPr>
          <w:lang w:val="en-NZ"/>
        </w:rPr>
        <w:t xml:space="preserve"> (ONJ))</w:t>
      </w:r>
      <w:r w:rsidR="003F45D3" w:rsidRPr="00222630">
        <w:rPr>
          <w:lang w:val="en-NZ"/>
        </w:rPr>
        <w:t>, a</w:t>
      </w:r>
      <w:r w:rsidR="009F3354">
        <w:rPr>
          <w:lang w:val="en-NZ"/>
        </w:rPr>
        <w:t>n</w:t>
      </w:r>
      <w:r w:rsidR="0018603F">
        <w:rPr>
          <w:lang w:val="en-NZ"/>
        </w:rPr>
        <w:t xml:space="preserve"> </w:t>
      </w:r>
      <w:r w:rsidR="003F45D3" w:rsidRPr="00222630">
        <w:rPr>
          <w:lang w:val="en-NZ"/>
        </w:rPr>
        <w:t>ABC World News feature</w:t>
      </w:r>
      <w:r w:rsidR="009F3354">
        <w:rPr>
          <w:lang w:val="en-NZ"/>
        </w:rPr>
        <w:t xml:space="preserve"> in 2010</w:t>
      </w:r>
      <w:r w:rsidR="003F45D3" w:rsidRPr="00222630">
        <w:rPr>
          <w:lang w:val="en-NZ"/>
        </w:rPr>
        <w:t xml:space="preserve"> on </w:t>
      </w:r>
      <w:r w:rsidR="009F3354">
        <w:rPr>
          <w:lang w:val="en-NZ"/>
        </w:rPr>
        <w:t xml:space="preserve">the associations between </w:t>
      </w:r>
      <w:r w:rsidR="003F45D3" w:rsidRPr="00222630">
        <w:rPr>
          <w:lang w:val="en-NZ"/>
        </w:rPr>
        <w:t>Fosamax and atypical femoral fractures</w:t>
      </w:r>
      <w:r>
        <w:rPr>
          <w:lang w:val="en-NZ"/>
        </w:rPr>
        <w:t xml:space="preserve"> (AFFs)</w:t>
      </w:r>
      <w:r w:rsidR="003F45D3" w:rsidRPr="00222630">
        <w:rPr>
          <w:lang w:val="en-NZ"/>
        </w:rPr>
        <w:t xml:space="preserve">, and </w:t>
      </w:r>
      <w:r w:rsidR="009F3354">
        <w:rPr>
          <w:lang w:val="en-NZ"/>
        </w:rPr>
        <w:t>various</w:t>
      </w:r>
      <w:r w:rsidR="009F3354" w:rsidRPr="00222630">
        <w:rPr>
          <w:lang w:val="en-NZ"/>
        </w:rPr>
        <w:t xml:space="preserve"> </w:t>
      </w:r>
      <w:r w:rsidR="003F45D3" w:rsidRPr="00222630">
        <w:rPr>
          <w:lang w:val="en-NZ"/>
        </w:rPr>
        <w:t xml:space="preserve">other </w:t>
      </w:r>
      <w:r w:rsidR="009F3354">
        <w:rPr>
          <w:lang w:val="en-NZ"/>
        </w:rPr>
        <w:t>reports in the media</w:t>
      </w:r>
      <w:r w:rsidR="003F45D3" w:rsidRPr="00222630">
        <w:rPr>
          <w:lang w:val="en-NZ"/>
        </w:rPr>
        <w:t xml:space="preserve"> serious</w:t>
      </w:r>
      <w:r w:rsidR="009F3354">
        <w:rPr>
          <w:lang w:val="en-NZ"/>
        </w:rPr>
        <w:t xml:space="preserve"> but rare</w:t>
      </w:r>
      <w:r w:rsidR="003F45D3" w:rsidRPr="00222630">
        <w:rPr>
          <w:lang w:val="en-NZ"/>
        </w:rPr>
        <w:t xml:space="preserve"> side effects</w:t>
      </w:r>
      <w:r>
        <w:rPr>
          <w:lang w:val="en-NZ"/>
        </w:rPr>
        <w:t xml:space="preserve">, set </w:t>
      </w:r>
      <w:r w:rsidR="009F3354">
        <w:rPr>
          <w:lang w:val="en-NZ"/>
        </w:rPr>
        <w:t>in parallel with the</w:t>
      </w:r>
      <w:r w:rsidR="00222630" w:rsidRPr="00222630">
        <w:rPr>
          <w:lang w:val="en-NZ"/>
        </w:rPr>
        <w:t xml:space="preserve"> </w:t>
      </w:r>
      <w:r w:rsidR="009F3354">
        <w:rPr>
          <w:lang w:val="en-NZ"/>
        </w:rPr>
        <w:t xml:space="preserve">regression </w:t>
      </w:r>
      <w:r w:rsidR="00222630" w:rsidRPr="00222630">
        <w:rPr>
          <w:lang w:val="en-NZ"/>
        </w:rPr>
        <w:t>in bisphosphonate use by more than 50% between 2008 and 2012</w:t>
      </w:r>
      <w:r w:rsidR="003F45D3" w:rsidRPr="00222630">
        <w:rPr>
          <w:lang w:val="en-NZ"/>
        </w:rPr>
        <w:t xml:space="preserve">. </w:t>
      </w:r>
      <w:r w:rsidR="00222630" w:rsidRPr="00222630">
        <w:rPr>
          <w:lang w:val="en-NZ"/>
        </w:rPr>
        <w:t>T</w:t>
      </w:r>
      <w:r w:rsidR="003F45D3" w:rsidRPr="00222630">
        <w:rPr>
          <w:lang w:val="en-NZ"/>
        </w:rPr>
        <w:t>he Australian Longitudinal Study on Women’s Health</w:t>
      </w:r>
      <w:r w:rsidR="00222630" w:rsidRPr="00222630">
        <w:rPr>
          <w:lang w:val="en-NZ"/>
        </w:rPr>
        <w:t xml:space="preserve"> findings were </w:t>
      </w:r>
      <w:r w:rsidR="009F3354">
        <w:rPr>
          <w:lang w:val="en-NZ"/>
        </w:rPr>
        <w:t>in keeping with the findings from the US</w:t>
      </w:r>
      <w:r w:rsidR="00222630" w:rsidRPr="00222630">
        <w:rPr>
          <w:lang w:val="en-NZ"/>
        </w:rPr>
        <w:t>;</w:t>
      </w:r>
      <w:r w:rsidR="003F45D3" w:rsidRPr="00222630">
        <w:rPr>
          <w:lang w:val="en-NZ"/>
        </w:rPr>
        <w:t xml:space="preserve"> antiosteoporosis medication</w:t>
      </w:r>
      <w:r w:rsidR="009F3354">
        <w:rPr>
          <w:lang w:val="en-NZ"/>
        </w:rPr>
        <w:t xml:space="preserve"> use</w:t>
      </w:r>
      <w:r w:rsidR="003F45D3" w:rsidRPr="00222630">
        <w:rPr>
          <w:lang w:val="en-NZ"/>
        </w:rPr>
        <w:t xml:space="preserve"> </w:t>
      </w:r>
      <w:r w:rsidR="009F3354">
        <w:rPr>
          <w:lang w:val="en-NZ"/>
        </w:rPr>
        <w:t>grew</w:t>
      </w:r>
      <w:r w:rsidR="009F3354" w:rsidRPr="00222630">
        <w:rPr>
          <w:lang w:val="en-NZ"/>
        </w:rPr>
        <w:t xml:space="preserve"> </w:t>
      </w:r>
      <w:r w:rsidR="003F45D3" w:rsidRPr="00222630">
        <w:rPr>
          <w:lang w:val="en-NZ"/>
        </w:rPr>
        <w:t xml:space="preserve">over the period 2000 to 2007 but then </w:t>
      </w:r>
      <w:r w:rsidR="009F3354">
        <w:rPr>
          <w:lang w:val="en-NZ"/>
        </w:rPr>
        <w:t>shrank f</w:t>
      </w:r>
      <w:r w:rsidR="003F45D3" w:rsidRPr="00222630">
        <w:rPr>
          <w:lang w:val="en-NZ"/>
        </w:rPr>
        <w:t>rom 2007-2010.</w:t>
      </w:r>
      <w:r w:rsidR="003F45D3" w:rsidRPr="003F45D3">
        <w:rPr>
          <w:b/>
          <w:lang w:val="en-NZ"/>
        </w:rPr>
        <w:t xml:space="preserve"> </w:t>
      </w:r>
      <w:r w:rsidR="00222630">
        <w:rPr>
          <w:lang w:val="en-NZ"/>
        </w:rPr>
        <w:t xml:space="preserve">In Australia, </w:t>
      </w:r>
      <w:r w:rsidR="009F3354">
        <w:rPr>
          <w:lang w:val="en-NZ"/>
        </w:rPr>
        <w:t xml:space="preserve">interventions to remedy this, including the relaxation of the </w:t>
      </w:r>
      <w:r w:rsidR="003F45D3" w:rsidRPr="00222630">
        <w:rPr>
          <w:lang w:val="en-NZ"/>
        </w:rPr>
        <w:t>indications for bone density testing</w:t>
      </w:r>
      <w:r w:rsidR="00222630">
        <w:rPr>
          <w:lang w:val="en-NZ"/>
        </w:rPr>
        <w:t xml:space="preserve"> </w:t>
      </w:r>
      <w:r w:rsidR="003F45D3" w:rsidRPr="00222630">
        <w:rPr>
          <w:lang w:val="en-NZ"/>
        </w:rPr>
        <w:t>and a subsidy for antiosteoporosis medications</w:t>
      </w:r>
      <w:r w:rsidR="00222630">
        <w:rPr>
          <w:lang w:val="en-NZ"/>
        </w:rPr>
        <w:t xml:space="preserve"> </w:t>
      </w:r>
      <w:r w:rsidR="009F3354">
        <w:rPr>
          <w:lang w:val="en-NZ"/>
        </w:rPr>
        <w:t>had little effect</w:t>
      </w:r>
      <w:r w:rsidR="003F45D3" w:rsidRPr="00222630">
        <w:rPr>
          <w:lang w:val="en-NZ"/>
        </w:rPr>
        <w:t xml:space="preserve">, </w:t>
      </w:r>
      <w:r w:rsidR="00222630">
        <w:rPr>
          <w:lang w:val="en-NZ"/>
        </w:rPr>
        <w:t>the most marked declines in prescriptions</w:t>
      </w:r>
      <w:r w:rsidR="003F45D3" w:rsidRPr="00222630">
        <w:rPr>
          <w:lang w:val="en-NZ"/>
        </w:rPr>
        <w:t xml:space="preserve"> coincided with </w:t>
      </w:r>
      <w:r w:rsidR="009F3354">
        <w:rPr>
          <w:lang w:val="en-NZ"/>
        </w:rPr>
        <w:t>negative press for antiresorptive therapy</w:t>
      </w:r>
      <w:r w:rsidR="003F45D3" w:rsidRPr="00222630">
        <w:rPr>
          <w:lang w:val="en-NZ"/>
        </w:rPr>
        <w:t xml:space="preserve"> such as </w:t>
      </w:r>
      <w:r w:rsidR="009F3354" w:rsidRPr="00222630">
        <w:rPr>
          <w:lang w:val="en-NZ"/>
        </w:rPr>
        <w:t>a</w:t>
      </w:r>
      <w:r w:rsidR="009F3354">
        <w:rPr>
          <w:lang w:val="en-NZ"/>
        </w:rPr>
        <w:t xml:space="preserve"> 2007 </w:t>
      </w:r>
      <w:r w:rsidR="003F45D3" w:rsidRPr="00222630">
        <w:rPr>
          <w:lang w:val="en-NZ"/>
        </w:rPr>
        <w:t xml:space="preserve">major report on </w:t>
      </w:r>
      <w:r>
        <w:rPr>
          <w:lang w:val="en-NZ"/>
        </w:rPr>
        <w:t>ONJ</w:t>
      </w:r>
      <w:r w:rsidR="003F45D3" w:rsidRPr="00222630">
        <w:rPr>
          <w:lang w:val="en-NZ"/>
        </w:rPr>
        <w:t xml:space="preserve"> </w:t>
      </w:r>
      <w:r w:rsidR="00117B12" w:rsidRPr="00222630">
        <w:rPr>
          <w:lang w:val="en-NZ"/>
        </w:rPr>
        <w:fldChar w:fldCharType="begin">
          <w:fldData xml:space="preserve">PEVuZE5vdGU+PENpdGU+PEF1dGhvcj5QZWV0ZXJzPC9BdXRob3I+PFllYXI+MjAxNDwvWWVhcj48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</w:fldData>
        </w:fldChar>
      </w:r>
      <w:r w:rsidR="0018603F">
        <w:rPr>
          <w:lang w:val="en-NZ"/>
        </w:rPr>
        <w:instrText xml:space="preserve"> ADDIN EN.CITE </w:instrText>
      </w:r>
      <w:r w:rsidR="0018603F">
        <w:rPr>
          <w:lang w:val="en-NZ"/>
        </w:rPr>
        <w:fldChar w:fldCharType="begin">
          <w:fldData xml:space="preserve">PEVuZE5vdGU+PENpdGU+PEF1dGhvcj5QZWV0ZXJzPC9BdXRob3I+PFllYXI+MjAxNDwvWWVhcj48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</w:fldData>
        </w:fldChar>
      </w:r>
      <w:r w:rsidR="0018603F">
        <w:rPr>
          <w:lang w:val="en-NZ"/>
        </w:rPr>
        <w:instrText xml:space="preserve"> ADDIN EN.CITE.DATA </w:instrText>
      </w:r>
      <w:r w:rsidR="0018603F">
        <w:rPr>
          <w:lang w:val="en-NZ"/>
        </w:rPr>
      </w:r>
      <w:r w:rsidR="0018603F">
        <w:rPr>
          <w:lang w:val="en-NZ"/>
        </w:rPr>
        <w:fldChar w:fldCharType="end"/>
      </w:r>
      <w:r w:rsidR="00117B12" w:rsidRPr="00222630">
        <w:rPr>
          <w:lang w:val="en-NZ"/>
        </w:rPr>
      </w:r>
      <w:r w:rsidR="00117B12" w:rsidRPr="00222630">
        <w:rPr>
          <w:lang w:val="en-NZ"/>
        </w:rPr>
        <w:fldChar w:fldCharType="separate"/>
      </w:r>
      <w:r w:rsidR="00117B12">
        <w:rPr>
          <w:noProof/>
          <w:lang w:val="en-NZ"/>
        </w:rPr>
        <w:t>(33)</w:t>
      </w:r>
      <w:r w:rsidR="00117B12" w:rsidRPr="00222630">
        <w:fldChar w:fldCharType="end"/>
      </w:r>
      <w:r w:rsidR="003F45D3" w:rsidRPr="00222630">
        <w:rPr>
          <w:lang w:val="en-NZ"/>
        </w:rPr>
        <w:t>.</w:t>
      </w:r>
      <w:r w:rsidR="00117B12" w:rsidRPr="00222630">
        <w:rPr>
          <w:lang w:val="en-NZ"/>
        </w:rPr>
        <w:t xml:space="preserve"> </w:t>
      </w:r>
    </w:p>
    <w:p w14:paraId="686458E2" w14:textId="48F26477" w:rsidR="00AE0496" w:rsidRPr="00AE0496" w:rsidRDefault="009F3354" w:rsidP="00DE0696">
      <w:pPr>
        <w:spacing w:line="360" w:lineRule="auto"/>
        <w:jc w:val="both"/>
        <w:rPr>
          <w:lang w:val="en-NZ"/>
        </w:rPr>
      </w:pPr>
      <w:r>
        <w:rPr>
          <w:lang w:val="en-NZ"/>
        </w:rPr>
        <w:lastRenderedPageBreak/>
        <w:t>In absolute terms, t</w:t>
      </w:r>
      <w:r w:rsidR="00AE0496" w:rsidRPr="00AE0496">
        <w:rPr>
          <w:lang w:val="en-NZ"/>
        </w:rPr>
        <w:t>he</w:t>
      </w:r>
      <w:r w:rsidR="003F45D3" w:rsidRPr="00AE0496">
        <w:rPr>
          <w:lang w:val="en-NZ"/>
        </w:rPr>
        <w:t xml:space="preserve"> serious long-term adverse side-effects of bisphosphonates are very rare (with incidences in </w:t>
      </w:r>
      <w:r>
        <w:rPr>
          <w:lang w:val="en-NZ"/>
        </w:rPr>
        <w:t>ranging from</w:t>
      </w:r>
      <w:r w:rsidR="003F45D3" w:rsidRPr="00AE0496">
        <w:rPr>
          <w:lang w:val="en-NZ"/>
        </w:rPr>
        <w:t xml:space="preserve"> 1/100,000 to 1/10,000 per year) </w:t>
      </w:r>
      <w:r w:rsidR="003F45D3" w:rsidRPr="00AE0496">
        <w:rPr>
          <w:lang w:val="en-NZ"/>
        </w:rPr>
        <w:fldChar w:fldCharType="begin">
          <w:fldData xml:space="preserve">PEVuZE5vdGU+PENpdGU+PEF1dGhvcj5BZGxlcjwvQXV0aG9yPjxZZWFyPjIwMTY8L1llYXI+PFJl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C9w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</w:fldData>
        </w:fldChar>
      </w:r>
      <w:r w:rsidR="00AE0496">
        <w:rPr>
          <w:lang w:val="en-NZ"/>
        </w:rPr>
        <w:instrText xml:space="preserve"> ADDIN EN.CITE </w:instrText>
      </w:r>
      <w:r w:rsidR="00AE0496">
        <w:rPr>
          <w:lang w:val="en-NZ"/>
        </w:rPr>
        <w:fldChar w:fldCharType="begin">
          <w:fldData xml:space="preserve">PEVuZE5vdGU+PENpdGU+PEF1dGhvcj5BZGxlcjwvQXV0aG9yPjxZZWFyPjIwMTY8L1llYXI+PFJl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</w:fldData>
        </w:fldChar>
      </w:r>
      <w:r w:rsidR="00AE0496">
        <w:rPr>
          <w:lang w:val="en-NZ"/>
        </w:rPr>
        <w:instrText xml:space="preserve"> ADDIN EN.CITE.DATA </w:instrText>
      </w:r>
      <w:r w:rsidR="00AE0496">
        <w:rPr>
          <w:lang w:val="en-NZ"/>
        </w:rPr>
      </w:r>
      <w:r w:rsidR="00AE0496">
        <w:rPr>
          <w:lang w:val="en-NZ"/>
        </w:rPr>
        <w:fldChar w:fldCharType="end"/>
      </w:r>
      <w:r w:rsidR="003F45D3" w:rsidRPr="00AE0496">
        <w:rPr>
          <w:lang w:val="en-NZ"/>
        </w:rPr>
      </w:r>
      <w:r w:rsidR="003F45D3" w:rsidRPr="00AE0496">
        <w:rPr>
          <w:lang w:val="en-NZ"/>
        </w:rPr>
        <w:fldChar w:fldCharType="separate"/>
      </w:r>
      <w:r w:rsidR="00AE0496">
        <w:rPr>
          <w:noProof/>
          <w:lang w:val="en-NZ"/>
        </w:rPr>
        <w:t>(34)</w:t>
      </w:r>
      <w:r w:rsidR="003F45D3" w:rsidRPr="00AE0496">
        <w:fldChar w:fldCharType="end"/>
      </w:r>
      <w:r w:rsidR="00AE0496" w:rsidRPr="00AE0496">
        <w:rPr>
          <w:lang w:val="en-NZ"/>
        </w:rPr>
        <w:t xml:space="preserve">. However, </w:t>
      </w:r>
      <w:r w:rsidR="003F45D3" w:rsidRPr="00AE0496">
        <w:rPr>
          <w:lang w:val="en-NZ"/>
        </w:rPr>
        <w:t xml:space="preserve">the approach to risk/benefit communication has largely </w:t>
      </w:r>
      <w:r w:rsidR="00AE0496" w:rsidRPr="00AE0496">
        <w:rPr>
          <w:lang w:val="en-NZ"/>
        </w:rPr>
        <w:t xml:space="preserve">been on the side of declaring risk, </w:t>
      </w:r>
      <w:r w:rsidR="003F45D3" w:rsidRPr="00AE0496">
        <w:rPr>
          <w:lang w:val="en-NZ"/>
        </w:rPr>
        <w:t>amongst th</w:t>
      </w:r>
      <w:r w:rsidR="00AE0496" w:rsidRPr="00AE0496">
        <w:rPr>
          <w:lang w:val="en-NZ"/>
        </w:rPr>
        <w:t>e media (as demonstrated above), physicians and policymakers</w:t>
      </w:r>
      <w:r w:rsidR="003F45D3" w:rsidRPr="00AE0496">
        <w:rPr>
          <w:lang w:val="en-NZ"/>
        </w:rPr>
        <w:t>.</w:t>
      </w:r>
      <w:r w:rsidR="003F45D3" w:rsidRPr="003F45D3">
        <w:rPr>
          <w:b/>
          <w:lang w:val="en-NZ"/>
        </w:rPr>
        <w:t xml:space="preserve"> </w:t>
      </w:r>
      <w:r>
        <w:rPr>
          <w:lang w:val="en-NZ"/>
        </w:rPr>
        <w:t>The substantial impact of the</w:t>
      </w:r>
      <w:r w:rsidR="003F45D3" w:rsidRPr="00AE0496">
        <w:rPr>
          <w:lang w:val="en-NZ"/>
        </w:rPr>
        <w:t xml:space="preserve"> underlying </w:t>
      </w:r>
      <w:r>
        <w:rPr>
          <w:lang w:val="en-NZ"/>
        </w:rPr>
        <w:t>condition</w:t>
      </w:r>
      <w:r w:rsidRPr="00AE0496">
        <w:rPr>
          <w:lang w:val="en-NZ"/>
        </w:rPr>
        <w:t xml:space="preserve"> </w:t>
      </w:r>
      <w:r>
        <w:rPr>
          <w:lang w:val="en-NZ"/>
        </w:rPr>
        <w:t xml:space="preserve">on </w:t>
      </w:r>
      <w:r w:rsidR="003F45D3" w:rsidRPr="00AE0496">
        <w:rPr>
          <w:lang w:val="en-NZ"/>
        </w:rPr>
        <w:t xml:space="preserve">morbidity and increased mortality, with fracture risk markedly </w:t>
      </w:r>
      <w:r>
        <w:rPr>
          <w:lang w:val="en-NZ"/>
        </w:rPr>
        <w:t>decreased</w:t>
      </w:r>
      <w:r w:rsidRPr="00AE0496">
        <w:rPr>
          <w:lang w:val="en-NZ"/>
        </w:rPr>
        <w:t xml:space="preserve"> </w:t>
      </w:r>
      <w:r w:rsidR="003F45D3" w:rsidRPr="00AE0496">
        <w:rPr>
          <w:lang w:val="en-NZ"/>
        </w:rPr>
        <w:t xml:space="preserve">by antiosteoporosis medications, </w:t>
      </w:r>
      <w:r>
        <w:rPr>
          <w:lang w:val="en-NZ"/>
        </w:rPr>
        <w:t>appears often forgotten</w:t>
      </w:r>
      <w:r w:rsidR="003F45D3" w:rsidRPr="00AE0496">
        <w:rPr>
          <w:lang w:val="en-NZ"/>
        </w:rPr>
        <w:t xml:space="preserve"> in these discussions.</w:t>
      </w:r>
      <w:r w:rsidR="00AE0496">
        <w:rPr>
          <w:lang w:val="en-NZ"/>
        </w:rPr>
        <w:t xml:space="preserve"> </w:t>
      </w:r>
      <w:r w:rsidR="00AE0496" w:rsidRPr="00AE0496">
        <w:rPr>
          <w:lang w:val="en-NZ"/>
        </w:rPr>
        <w:t xml:space="preserve">For example, UK National Institute for Health and Care Excellence (NICE) </w:t>
      </w:r>
      <w:r>
        <w:rPr>
          <w:lang w:val="en-NZ"/>
        </w:rPr>
        <w:t xml:space="preserve">recently issued </w:t>
      </w:r>
      <w:r w:rsidR="00AE0496" w:rsidRPr="00AE0496">
        <w:rPr>
          <w:lang w:val="en-NZ"/>
        </w:rPr>
        <w:t xml:space="preserve">guidance on multi-morbidity </w:t>
      </w:r>
      <w:r w:rsidR="00AE0496" w:rsidRPr="00AE0496">
        <w:rPr>
          <w:lang w:val="en-NZ"/>
        </w:rPr>
        <w:fldChar w:fldCharType="begin"/>
      </w:r>
      <w:r w:rsidR="0018603F">
        <w:rPr>
          <w:lang w:val="en-NZ"/>
        </w:rPr>
        <w:instrText xml:space="preserve"> ADDIN EN.CITE &lt;EndNote&gt;&lt;Cite&gt;&lt;Author&gt;Farmer&lt;/Author&gt;&lt;Year&gt;2016&lt;/Year&gt;&lt;RecNum&gt;7502&lt;/RecNum&gt;&lt;DisplayText&gt;(35)&lt;/DisplayText&gt;&lt;record&gt;&lt;rec-number&gt;7502&lt;/rec-number&gt;&lt;foreign-keys&gt;&lt;key app="EN" db-id="w559ww0rbapezee9esb5saxf9wr55ar2stzs" timestamp="1565013230"&gt;7502&lt;/key&gt;&lt;/foreign-keys&gt;&lt;ref-type name="Journal Article"&gt;17&lt;/ref-type&gt;&lt;contributors&gt;&lt;authors&gt;&lt;author&gt;Farmer, C.&lt;/author&gt;&lt;author&gt;Fenu, E.&lt;/author&gt;&lt;author&gt;O&amp;apos;Flynn, N.&lt;/author&gt;&lt;author&gt;Guthrie, B.&lt;/author&gt;&lt;/authors&gt;&lt;/contributors&gt;&lt;auth-address&gt;National Guideline Centre, Royal College of Physicians, London NW1 4LE, UK.&amp;#xD;National Guideline Centre, Royal College of Physicians, London NW1 4LE, UK Norma.oflynn@rcplondon.ac.uk.&amp;#xD;Population Health Sciences Division, University of Dundee, Dundee DD2 4BF, UK.&lt;/auth-address&gt;&lt;titles&gt;&lt;title&gt;Clinical assessment and management of multimorbidity: summary of NICE guidance&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i4843&lt;/pages&gt;&lt;volume&gt;354&lt;/volume&gt;&lt;edition&gt;2016/09/23&lt;/edition&gt;&lt;dates&gt;&lt;year&gt;2016&lt;/year&gt;&lt;/dates&gt;&lt;isbn&gt;1756-1833 (Electronic)&amp;#xD;0959-535X (Linking)&lt;/isbn&gt;&lt;accession-num&gt;27655884&lt;/accession-num&gt;&lt;urls&gt;&lt;/urls&gt;&lt;electronic-resource-num&gt;10.1136/bmj.i4843&lt;/electronic-resource-num&gt;&lt;remote-database-provider&gt;NLM&lt;/remote-database-provider&gt;&lt;language&gt;Eng&lt;/language&gt;&lt;/record&gt;&lt;/Cite&gt;&lt;/EndNote&gt;</w:instrText>
      </w:r>
      <w:r w:rsidR="00AE0496" w:rsidRPr="00AE0496">
        <w:rPr>
          <w:lang w:val="en-NZ"/>
        </w:rPr>
        <w:fldChar w:fldCharType="separate"/>
      </w:r>
      <w:r w:rsidR="00AE0496" w:rsidRPr="00AE0496">
        <w:rPr>
          <w:noProof/>
          <w:lang w:val="en-NZ"/>
        </w:rPr>
        <w:t>(35)</w:t>
      </w:r>
      <w:r w:rsidR="00AE0496" w:rsidRPr="00AE0496">
        <w:fldChar w:fldCharType="end"/>
      </w:r>
      <w:r>
        <w:t>, and</w:t>
      </w:r>
      <w:r>
        <w:rPr>
          <w:lang w:val="en-NZ"/>
        </w:rPr>
        <w:t xml:space="preserve"> </w:t>
      </w:r>
      <w:r w:rsidR="00AE0496" w:rsidRPr="00AE0496">
        <w:rPr>
          <w:lang w:val="en-NZ"/>
        </w:rPr>
        <w:t xml:space="preserve">targeted bisphosphonates for review after 3 years treatment despite </w:t>
      </w:r>
      <w:r>
        <w:rPr>
          <w:lang w:val="en-NZ"/>
        </w:rPr>
        <w:t xml:space="preserve">the </w:t>
      </w:r>
      <w:r w:rsidR="00AE0496" w:rsidRPr="00AE0496">
        <w:rPr>
          <w:lang w:val="en-NZ"/>
        </w:rPr>
        <w:t xml:space="preserve">evidence for </w:t>
      </w:r>
      <w:r>
        <w:rPr>
          <w:lang w:val="en-NZ"/>
        </w:rPr>
        <w:t xml:space="preserve">their </w:t>
      </w:r>
      <w:r w:rsidR="00AE0496" w:rsidRPr="00AE0496">
        <w:rPr>
          <w:lang w:val="en-NZ"/>
        </w:rPr>
        <w:t>longer term efficacy and safety being</w:t>
      </w:r>
      <w:r>
        <w:rPr>
          <w:lang w:val="en-NZ"/>
        </w:rPr>
        <w:t xml:space="preserve"> of greater reliability than the other treatments considered for 3 year review</w:t>
      </w:r>
      <w:r w:rsidR="0018603F">
        <w:rPr>
          <w:lang w:val="en-NZ"/>
        </w:rPr>
        <w:t>.</w:t>
      </w:r>
      <w:r w:rsidR="00AE0496" w:rsidRPr="00AE0496">
        <w:rPr>
          <w:lang w:val="en-NZ"/>
        </w:rPr>
        <w:t xml:space="preserve"> </w:t>
      </w:r>
    </w:p>
    <w:p w14:paraId="6CB2CB5D" w14:textId="5D4D00E8" w:rsidR="00A94FA4" w:rsidRDefault="009F3354" w:rsidP="00DE0696">
      <w:pPr>
        <w:spacing w:line="360" w:lineRule="auto"/>
        <w:jc w:val="both"/>
        <w:rPr>
          <w:b/>
          <w:lang w:val="en-NZ"/>
        </w:rPr>
      </w:pPr>
      <w:r>
        <w:rPr>
          <w:lang w:val="en-NZ"/>
        </w:rPr>
        <w:t>In a recent review</w:t>
      </w:r>
      <w:r w:rsidR="00AE0496" w:rsidRPr="00AE0496">
        <w:t xml:space="preserve"> of the benefits</w:t>
      </w:r>
      <w:r w:rsidR="00AE0496">
        <w:t xml:space="preserve"> </w:t>
      </w:r>
      <w:r>
        <w:t>versus</w:t>
      </w:r>
      <w:r w:rsidR="00AE0496">
        <w:t>.</w:t>
      </w:r>
      <w:r w:rsidR="00AE0496" w:rsidRPr="00AE0496">
        <w:t xml:space="preserve"> risks for </w:t>
      </w:r>
      <w:r w:rsidR="00AE0496">
        <w:t xml:space="preserve">BP therapy </w:t>
      </w:r>
      <w:r w:rsidR="00AE0496">
        <w:fldChar w:fldCharType="begin"/>
      </w:r>
      <w:r w:rsidR="00FB2DBF">
        <w:instrText xml:space="preserve"> ADDIN EN.CITE &lt;EndNote&gt;&lt;Cite&gt;&lt;Author&gt;Black&lt;/Author&gt;&lt;Year&gt;2016&lt;/Year&gt;&lt;RecNum&gt;7481&lt;/RecNum&gt;&lt;DisplayText&gt;(36)&lt;/DisplayText&gt;&lt;record&gt;&lt;rec-number&gt;7481&lt;/rec-number&gt;&lt;foreign-keys&gt;&lt;key app="EN" db-id="w559ww0rbapezee9esb5saxf9wr55ar2stzs" timestamp="1564767934"&gt;7481&lt;/key&gt;&lt;/foreign-keys&gt;&lt;ref-type name="Journal Article"&gt;17&lt;/ref-type&gt;&lt;contributors&gt;&lt;authors&gt;&lt;author&gt;Black, D. M.&lt;/author&gt;&lt;author&gt;Rosen, C. J.&lt;/author&gt;&lt;/authors&gt;&lt;/contributors&gt;&lt;titles&gt;&lt;title&gt;Clinical Practice. Postmenopausal Osteopor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54-62&lt;/pages&gt;&lt;volume&gt;374&lt;/volume&gt;&lt;number&gt;3&lt;/number&gt;&lt;edition&gt;2016/01/21&lt;/edition&gt;&lt;keywords&gt;&lt;keyword&gt;Aged&lt;/keyword&gt;&lt;keyword&gt;Bone Density&lt;/keyword&gt;&lt;keyword&gt;Bone Density Conservation Agents/adverse effects/*therapeutic use&lt;/keyword&gt;&lt;keyword&gt;Calcium/therapeutic use&lt;/keyword&gt;&lt;keyword&gt;Diphosphonates/adverse effects/*therapeutic use&lt;/keyword&gt;&lt;keyword&gt;Exercise&lt;/keyword&gt;&lt;keyword&gt;Female&lt;/keyword&gt;&lt;keyword&gt;Fractures, Bone/*prevention &amp;amp; control&lt;/keyword&gt;&lt;keyword&gt;Humans&lt;/keyword&gt;&lt;keyword&gt;Osteoporosis, Postmenopausal/complications/*drug therapy/therapy&lt;/keyword&gt;&lt;keyword&gt;Vitamin D/therapeutic use&lt;/keyword&gt;&lt;/keywords&gt;&lt;dates&gt;&lt;year&gt;2016&lt;/year&gt;&lt;pub-dates&gt;&lt;date&gt;Jan 21&lt;/date&gt;&lt;/pub-dates&gt;&lt;/dates&gt;&lt;isbn&gt;0028-4793&lt;/isbn&gt;&lt;accession-num&gt;26789873&lt;/accession-num&gt;&lt;urls&gt;&lt;/urls&gt;&lt;electronic-resource-num&gt;10.1056/NEJMcp1513724&lt;/electronic-resource-num&gt;&lt;remote-database-provider&gt;NLM&lt;/remote-database-provider&gt;&lt;language&gt;eng&lt;/language&gt;&lt;/record&gt;&lt;/Cite&gt;&lt;/EndNote&gt;</w:instrText>
      </w:r>
      <w:r w:rsidR="00AE0496">
        <w:fldChar w:fldCharType="separate"/>
      </w:r>
      <w:r w:rsidR="00AE0496">
        <w:rPr>
          <w:noProof/>
        </w:rPr>
        <w:t>(36)</w:t>
      </w:r>
      <w:r w:rsidR="00AE0496">
        <w:fldChar w:fldCharType="end"/>
      </w:r>
      <w:r w:rsidR="00AE0496">
        <w:t xml:space="preserve">, </w:t>
      </w:r>
      <w:r w:rsidR="00AE0496" w:rsidRPr="00AE0496">
        <w:t>the benefits</w:t>
      </w:r>
      <w:r w:rsidR="00AE0496">
        <w:t xml:space="preserve"> </w:t>
      </w:r>
      <w:r w:rsidR="00AE0496" w:rsidRPr="00AE0496">
        <w:t>for fracture reduction for short-term therapy for</w:t>
      </w:r>
      <w:r w:rsidR="00AE0496">
        <w:t xml:space="preserve"> 3 </w:t>
      </w:r>
      <w:r w:rsidR="00AE0496" w:rsidRPr="00AE0496">
        <w:t>to</w:t>
      </w:r>
      <w:r w:rsidR="00AE0496">
        <w:t xml:space="preserve"> 5</w:t>
      </w:r>
      <w:r>
        <w:t xml:space="preserve"> </w:t>
      </w:r>
      <w:r w:rsidR="00AE0496" w:rsidRPr="00AE0496">
        <w:t>years</w:t>
      </w:r>
      <w:r>
        <w:t xml:space="preserve"> was shown to</w:t>
      </w:r>
      <w:r w:rsidR="00AE0496" w:rsidRPr="00AE0496">
        <w:t xml:space="preserve"> far outweigh any risks of AFFs. </w:t>
      </w:r>
      <w:r>
        <w:t>Using</w:t>
      </w:r>
      <w:r w:rsidRPr="00AE0496">
        <w:t xml:space="preserve"> </w:t>
      </w:r>
      <w:r w:rsidR="00AE0496" w:rsidRPr="00AE0496">
        <w:t xml:space="preserve">the </w:t>
      </w:r>
      <w:r>
        <w:t>s</w:t>
      </w:r>
      <w:r w:rsidR="00AE0496" w:rsidRPr="00AE0496">
        <w:t>et of assumptions about AFF risk</w:t>
      </w:r>
      <w:r>
        <w:t xml:space="preserve"> with best evidence</w:t>
      </w:r>
      <w:r w:rsidR="00AE0496" w:rsidRPr="00AE0496">
        <w:t xml:space="preserve"> [relative risk</w:t>
      </w:r>
      <w:r w:rsidR="00AE0496">
        <w:t xml:space="preserve"> </w:t>
      </w:r>
      <w:r w:rsidR="00AE0496" w:rsidRPr="00AE0496">
        <w:t>of</w:t>
      </w:r>
      <w:r w:rsidR="00AE0496">
        <w:t xml:space="preserve"> 1.7 </w:t>
      </w:r>
      <w:r w:rsidR="00AE0496" w:rsidRPr="00AE0496">
        <w:t>for any BP use</w:t>
      </w:r>
      <w:r w:rsidR="00AE0496">
        <w:t xml:space="preserve"> </w:t>
      </w:r>
      <w:r w:rsidR="00AE0496">
        <w:fldChar w:fldCharType="begin">
          <w:fldData xml:space="preserve">PEVuZE5vdGU+PENpdGU+PEF1dGhvcj5HZWRtaW50YXM8L0F1dGhvcj48WWVhcj4yMDEzPC9ZZWFy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cyOS0zNzwvcGFn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</w:fldData>
        </w:fldChar>
      </w:r>
      <w:r w:rsidR="00FB2DBF">
        <w:instrText xml:space="preserve"> ADDIN EN.CITE </w:instrText>
      </w:r>
      <w:r w:rsidR="00FB2DBF">
        <w:fldChar w:fldCharType="begin">
          <w:fldData xml:space="preserve">PEVuZE5vdGU+PENpdGU+PEF1dGhvcj5HZWRtaW50YXM8L0F1dGhvcj48WWVhcj4yMDEzPC9ZZWFy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</w:fldData>
        </w:fldChar>
      </w:r>
      <w:r w:rsidR="00FB2DBF">
        <w:instrText xml:space="preserve"> ADDIN EN.CITE.DATA </w:instrText>
      </w:r>
      <w:r w:rsidR="00FB2DBF">
        <w:fldChar w:fldCharType="end"/>
      </w:r>
      <w:r w:rsidR="00AE0496">
        <w:fldChar w:fldCharType="separate"/>
      </w:r>
      <w:r w:rsidR="00AE0496">
        <w:rPr>
          <w:noProof/>
        </w:rPr>
        <w:t>(37)</w:t>
      </w:r>
      <w:r w:rsidR="00AE0496">
        <w:fldChar w:fldCharType="end"/>
      </w:r>
      <w:r w:rsidR="00AE0496" w:rsidRPr="00AE0496">
        <w:t xml:space="preserve">], </w:t>
      </w:r>
      <w:r>
        <w:t xml:space="preserve">the study states that </w:t>
      </w:r>
      <w:r w:rsidR="00AE0496" w:rsidRPr="00AE0496">
        <w:t>treating</w:t>
      </w:r>
      <w:r w:rsidR="00AE0496">
        <w:t xml:space="preserve"> 10,000 os</w:t>
      </w:r>
      <w:r w:rsidR="00AE0496" w:rsidRPr="00AE0496">
        <w:t>teoporotic women for</w:t>
      </w:r>
      <w:r w:rsidR="00AE0496">
        <w:t xml:space="preserve"> 3 </w:t>
      </w:r>
      <w:r w:rsidR="00AE0496" w:rsidRPr="00AE0496">
        <w:t>years</w:t>
      </w:r>
      <w:r w:rsidR="00AE0496">
        <w:t xml:space="preserve"> would lead to the prevention of 1000 fractures</w:t>
      </w:r>
      <w:r>
        <w:t xml:space="preserve"> (</w:t>
      </w:r>
      <w:r w:rsidR="00AE0496">
        <w:t>in</w:t>
      </w:r>
      <w:r w:rsidR="00AE0496" w:rsidRPr="00AE0496">
        <w:t>cluding</w:t>
      </w:r>
      <w:r w:rsidR="00AE0496">
        <w:t xml:space="preserve"> 110 </w:t>
      </w:r>
      <w:r w:rsidR="00AE0496" w:rsidRPr="00AE0496">
        <w:t>hip fractures</w:t>
      </w:r>
      <w:r>
        <w:t>)</w:t>
      </w:r>
      <w:r w:rsidR="00AE0496" w:rsidRPr="00AE0496">
        <w:t xml:space="preserve"> </w:t>
      </w:r>
      <w:r w:rsidR="00AE0496">
        <w:t>whilst causing</w:t>
      </w:r>
      <w:r w:rsidR="00AE0496" w:rsidRPr="00AE0496">
        <w:t xml:space="preserve"> only</w:t>
      </w:r>
      <w:r w:rsidR="00AE0496">
        <w:t xml:space="preserve"> 0.08 </w:t>
      </w:r>
      <w:r w:rsidR="00AE0496" w:rsidRPr="00AE0496">
        <w:t xml:space="preserve">AFFs. </w:t>
      </w:r>
      <w:r>
        <w:t xml:space="preserve">Put another way, </w:t>
      </w:r>
      <w:r w:rsidR="00A10BAB">
        <w:t>for</w:t>
      </w:r>
      <w:r w:rsidR="00AE0496" w:rsidRPr="00AE0496">
        <w:t xml:space="preserve"> one AFF associated with</w:t>
      </w:r>
      <w:r w:rsidR="00AE0496">
        <w:t xml:space="preserve"> 3 </w:t>
      </w:r>
      <w:r w:rsidR="00AE0496" w:rsidRPr="00AE0496">
        <w:t>years of BP treatment,</w:t>
      </w:r>
      <w:r w:rsidR="00AE0496">
        <w:t xml:space="preserve"> 1200</w:t>
      </w:r>
      <w:r w:rsidR="00AE0496" w:rsidRPr="00AE0496">
        <w:t xml:space="preserve"> fractures (including about</w:t>
      </w:r>
      <w:r w:rsidR="00AE0496">
        <w:t xml:space="preserve"> 130 </w:t>
      </w:r>
      <w:r w:rsidR="00AE0496" w:rsidRPr="00AE0496">
        <w:t>hip and</w:t>
      </w:r>
      <w:r w:rsidR="00AE0496">
        <w:t xml:space="preserve"> 850 </w:t>
      </w:r>
      <w:r w:rsidR="00AE0496" w:rsidRPr="00AE0496">
        <w:t>vertebral fractures) would be prevented</w:t>
      </w:r>
      <w:r w:rsidR="00AE0496">
        <w:t xml:space="preserve"> </w:t>
      </w:r>
      <w:r w:rsidR="00AE0496">
        <w:fldChar w:fldCharType="begin"/>
      </w:r>
      <w:r w:rsidR="00FB2DBF">
        <w:instrText xml:space="preserve"> ADDIN EN.CITE &lt;EndNote&gt;&lt;Cite&gt;&lt;Author&gt;Black&lt;/Author&gt;&lt;Year&gt;2019&lt;/Year&gt;&lt;RecNum&gt;7468&lt;/RecNum&gt;&lt;DisplayText&gt;(38)&lt;/DisplayText&gt;&lt;record&gt;&lt;rec-number&gt;7468&lt;/rec-number&gt;&lt;foreign-keys&gt;&lt;key app="EN" db-id="w559ww0rbapezee9esb5saxf9wr55ar2stzs" timestamp="1564566874"&gt;7468&lt;/key&gt;&lt;/foreign-keys&gt;&lt;ref-type name="Journal Article"&gt;17&lt;/ref-type&gt;&lt;contributors&gt;&lt;authors&gt;&lt;author&gt;Black, D. M.&lt;/author&gt;&lt;author&gt;Abrahamsen, B.&lt;/author&gt;&lt;author&gt;Bouxsein, M. L.&lt;/author&gt;&lt;author&gt;Einhorn, T.&lt;/author&gt;&lt;author&gt;Napoli, N.&lt;/author&gt;&lt;/authors&gt;&lt;/contributors&gt;&lt;auth-address&gt;University of California, San Francisco, San Francisco, California.&amp;#xD;University of Southern Denmark, Odense, Denmark.&amp;#xD;Harvard Medical School, Boston, Massachusetts.&amp;#xD;NYU Langone Health, New York, New York.&amp;#xD;Universita Campus Bio-Medico di Roma, Rome, Italy.&amp;#xD;IRCCS Istituto Ortopedico Galeazzi, Milan, Italy.&lt;/auth-address&gt;&lt;titles&gt;&lt;title&gt;Atypical Femur Fractures: Review of Epidemiology, Relationship to Bisphosphonates, Prevention, and Clinical Management&lt;/title&gt;&lt;secondary-title&gt;Endocr Rev&lt;/secondary-title&gt;&lt;alt-title&gt;Endocrine reviews&lt;/alt-title&gt;&lt;/titles&gt;&lt;periodical&gt;&lt;full-title&gt;Endocr Rev&lt;/full-title&gt;&lt;abbr-1&gt;Endocrine reviews&lt;/abbr-1&gt;&lt;/periodical&gt;&lt;alt-periodical&gt;&lt;full-title&gt;Endocr Rev&lt;/full-title&gt;&lt;abbr-1&gt;Endocrine reviews&lt;/abbr-1&gt;&lt;/alt-periodical&gt;&lt;pages&gt;333-368&lt;/pages&gt;&lt;volume&gt;40&lt;/volume&gt;&lt;number&gt;2&lt;/number&gt;&lt;edition&gt;2018/09/01&lt;/edition&gt;&lt;dates&gt;&lt;year&gt;2019&lt;/year&gt;&lt;pub-dates&gt;&lt;date&gt;Apr 1&lt;/date&gt;&lt;/pub-dates&gt;&lt;/dates&gt;&lt;isbn&gt;0163-769x&lt;/isbn&gt;&lt;accession-num&gt;30169557&lt;/accession-num&gt;&lt;urls&gt;&lt;/urls&gt;&lt;electronic-resource-num&gt;10.1210/er.2018-00001&lt;/electronic-resource-num&gt;&lt;remote-database-provider&gt;NLM&lt;/remote-database-provider&gt;&lt;language&gt;eng&lt;/language&gt;&lt;/record&gt;&lt;/Cite&gt;&lt;/EndNote&gt;</w:instrText>
      </w:r>
      <w:r w:rsidR="00AE0496">
        <w:fldChar w:fldCharType="separate"/>
      </w:r>
      <w:r w:rsidR="00AE0496">
        <w:rPr>
          <w:noProof/>
        </w:rPr>
        <w:t>(38)</w:t>
      </w:r>
      <w:r w:rsidR="00AE0496">
        <w:fldChar w:fldCharType="end"/>
      </w:r>
      <w:r w:rsidR="00AE0496" w:rsidRPr="00AE0496">
        <w:t>.</w:t>
      </w:r>
      <w:r w:rsidR="003F45D3" w:rsidRPr="003F45D3">
        <w:rPr>
          <w:b/>
          <w:lang w:val="en-NZ"/>
        </w:rPr>
        <w:t xml:space="preserve"> </w:t>
      </w:r>
    </w:p>
    <w:p w14:paraId="223092E4" w14:textId="7F25D9D0" w:rsidR="003F45D3" w:rsidRPr="00AE0496" w:rsidRDefault="00A94FA4" w:rsidP="00DE0696">
      <w:pPr>
        <w:spacing w:line="360" w:lineRule="auto"/>
        <w:jc w:val="both"/>
        <w:rPr>
          <w:lang w:val="en-NZ"/>
        </w:rPr>
      </w:pPr>
      <w:r>
        <w:rPr>
          <w:lang w:val="en-NZ"/>
        </w:rPr>
        <w:lastRenderedPageBreak/>
        <w:t>In longer term users</w:t>
      </w:r>
      <w:r w:rsidR="00A10BAB">
        <w:rPr>
          <w:lang w:val="en-NZ"/>
        </w:rPr>
        <w:t>,</w:t>
      </w:r>
      <w:r>
        <w:rPr>
          <w:lang w:val="en-NZ"/>
        </w:rPr>
        <w:t xml:space="preserve"> the concerns regarding the rare side effects of AFFs and ONJ are compounded by studies suggesting that longer therapy duration increases these risks. This has led to </w:t>
      </w:r>
      <w:r w:rsidR="009F3354">
        <w:rPr>
          <w:lang w:val="en-NZ"/>
        </w:rPr>
        <w:t>the widely held opinion</w:t>
      </w:r>
      <w:r>
        <w:rPr>
          <w:lang w:val="en-NZ"/>
        </w:rPr>
        <w:t xml:space="preserve"> that </w:t>
      </w:r>
      <w:r w:rsidR="009F3354">
        <w:rPr>
          <w:lang w:val="en-NZ"/>
        </w:rPr>
        <w:t xml:space="preserve">all </w:t>
      </w:r>
      <w:r>
        <w:rPr>
          <w:lang w:val="en-NZ"/>
        </w:rPr>
        <w:t xml:space="preserve">patients on long-term treatment with bisphosphonates or denosumab should be offered a treatment holiday: however </w:t>
      </w:r>
      <w:r w:rsidR="009F3354">
        <w:rPr>
          <w:lang w:val="en-NZ"/>
        </w:rPr>
        <w:t xml:space="preserve">the </w:t>
      </w:r>
      <w:r w:rsidR="0018603F">
        <w:rPr>
          <w:lang w:val="en-NZ"/>
        </w:rPr>
        <w:t>existing</w:t>
      </w:r>
      <w:r w:rsidR="009F3354">
        <w:rPr>
          <w:lang w:val="en-NZ"/>
        </w:rPr>
        <w:t xml:space="preserve"> evidence does not entirely support this</w:t>
      </w:r>
      <w:r>
        <w:rPr>
          <w:lang w:val="en-NZ"/>
        </w:rPr>
        <w:t xml:space="preserve">. For example, </w:t>
      </w:r>
      <w:r w:rsidR="009F3354">
        <w:rPr>
          <w:lang w:val="en-NZ"/>
        </w:rPr>
        <w:t xml:space="preserve">following denosumab discontinuation </w:t>
      </w:r>
      <w:r>
        <w:rPr>
          <w:lang w:val="en-NZ"/>
        </w:rPr>
        <w:t>rapid bone loss has been described</w:t>
      </w:r>
      <w:r w:rsidR="009F3354">
        <w:rPr>
          <w:lang w:val="en-NZ"/>
        </w:rPr>
        <w:t>,</w:t>
      </w:r>
      <w:r w:rsidR="0018603F">
        <w:rPr>
          <w:lang w:val="en-NZ"/>
        </w:rPr>
        <w:t xml:space="preserve"> </w:t>
      </w:r>
      <w:r>
        <w:rPr>
          <w:lang w:val="en-NZ"/>
        </w:rPr>
        <w:t xml:space="preserve">with </w:t>
      </w:r>
      <w:r w:rsidR="009F3354">
        <w:rPr>
          <w:lang w:val="en-NZ"/>
        </w:rPr>
        <w:t>around a 5%</w:t>
      </w:r>
      <w:r>
        <w:rPr>
          <w:lang w:val="en-NZ"/>
        </w:rPr>
        <w:t xml:space="preserve"> incidence of vertebral fractures </w:t>
      </w:r>
      <w:r>
        <w:rPr>
          <w:lang w:val="en-NZ"/>
        </w:rPr>
        <w:fldChar w:fldCharType="begin"/>
      </w:r>
      <w:r>
        <w:rPr>
          <w:lang w:val="en-NZ"/>
        </w:rPr>
        <w:instrText xml:space="preserve"> ADDIN EN.CITE &lt;EndNote&gt;&lt;Cite&gt;&lt;Author&gt;Brown&lt;/Author&gt;&lt;Year&gt;2013&lt;/Year&gt;&lt;RecNum&gt;7518&lt;/RecNum&gt;&lt;DisplayText&gt;(39)&lt;/DisplayText&gt;&lt;record&gt;&lt;rec-number&gt;7518&lt;/rec-number&gt;&lt;foreign-keys&gt;&lt;key app="EN" db-id="w559ww0rbapezee9esb5saxf9wr55ar2stzs" timestamp="1565022749"&gt;7518&lt;/key&gt;&lt;/foreign-keys&gt;&lt;ref-type name="Journal Article"&gt;17&lt;/ref-type&gt;&lt;contributors&gt;&lt;authors&gt;&lt;author&gt;Brown, Jacques P&lt;/author&gt;&lt;author&gt;Roux, Christian&lt;/author&gt;&lt;author&gt;Törring, Ove&lt;/author&gt;&lt;author&gt;Ho, Pei-Ran&lt;/author&gt;&lt;author&gt;Beck Jensen, Jens-Erik&lt;/author&gt;&lt;author&gt;Gilchrist, Nigel&lt;/author&gt;&lt;author&gt;Recknor, Christopher&lt;/author&gt;&lt;author&gt;Austin, Matt&lt;/author&gt;&lt;author&gt;Wang, Andrea&lt;/author&gt;&lt;author&gt;Grauer, Andreas&lt;/author&gt;&lt;author&gt;Wagman, Rachel B&lt;/author&gt;&lt;/authors&gt;&lt;/contributors&gt;&lt;titles&gt;&lt;title&gt;Discontinuation of denosumab and associated fracture incidence: Analysis from the Fracture Reduction Evaluation of Denosumab in Osteoporosis Every 6 Months (FREEDOM) Trial&lt;/title&gt;&lt;secondary-title&gt;Journal of Bone and Mineral Research&lt;/secondary-title&gt;&lt;/titles&gt;&lt;periodical&gt;&lt;full-title&gt;Journal of Bone and Mineral Research&lt;/full-title&gt;&lt;/periodical&gt;&lt;pages&gt;746-752&lt;/pages&gt;&lt;volume&gt;28&lt;/volume&gt;&lt;number&gt;4&lt;/number&gt;&lt;dates&gt;&lt;year&gt;2013&lt;/year&gt;&lt;/dates&gt;&lt;isbn&gt;0884-0431&lt;/isbn&gt;&lt;urls&gt;&lt;related-urls&gt;&lt;url&gt;https://asbmr.onlinelibrary.wiley.com/doi/abs/10.1002/jbmr.1808&lt;/url&gt;&lt;/related-urls&gt;&lt;/urls&gt;&lt;electronic-resource-num&gt;10.1002/jbmr.1808&lt;/electronic-resource-num&gt;&lt;/record&gt;&lt;/Cite&gt;&lt;/EndNote&gt;</w:instrText>
      </w:r>
      <w:r>
        <w:rPr>
          <w:lang w:val="en-NZ"/>
        </w:rPr>
        <w:fldChar w:fldCharType="separate"/>
      </w:r>
      <w:r>
        <w:rPr>
          <w:noProof/>
          <w:lang w:val="en-NZ"/>
        </w:rPr>
        <w:t>(39)</w:t>
      </w:r>
      <w:r>
        <w:rPr>
          <w:lang w:val="en-NZ"/>
        </w:rPr>
        <w:fldChar w:fldCharType="end"/>
      </w:r>
      <w:r w:rsidR="009F3354">
        <w:rPr>
          <w:lang w:val="en-NZ"/>
        </w:rPr>
        <w:t>, indicating that treatment holidays on denosumab should not be offered without replacing with another anti-osteoporosis therapy</w:t>
      </w:r>
      <w:r>
        <w:rPr>
          <w:lang w:val="en-NZ"/>
        </w:rPr>
        <w:t xml:space="preserve">. </w:t>
      </w:r>
      <w:r w:rsidR="009F3354">
        <w:rPr>
          <w:lang w:val="en-NZ"/>
        </w:rPr>
        <w:t>In terms of long term bisphosphonate use, r</w:t>
      </w:r>
      <w:r w:rsidR="003F45D3" w:rsidRPr="00AE0496">
        <w:rPr>
          <w:lang w:val="en-NZ"/>
        </w:rPr>
        <w:t>eassuringly</w:t>
      </w:r>
      <w:r>
        <w:rPr>
          <w:lang w:val="en-NZ"/>
        </w:rPr>
        <w:t xml:space="preserve">, a </w:t>
      </w:r>
      <w:r w:rsidR="003F45D3" w:rsidRPr="00AE0496">
        <w:rPr>
          <w:lang w:val="en-NZ"/>
        </w:rPr>
        <w:t xml:space="preserve">Danish </w:t>
      </w:r>
      <w:r w:rsidR="009F3354">
        <w:rPr>
          <w:lang w:val="en-NZ"/>
        </w:rPr>
        <w:t>study</w:t>
      </w:r>
      <w:r w:rsidR="009F3354" w:rsidRPr="00AE0496">
        <w:rPr>
          <w:lang w:val="en-NZ"/>
        </w:rPr>
        <w:t xml:space="preserve"> </w:t>
      </w:r>
      <w:r w:rsidR="003F45D3" w:rsidRPr="00AE0496">
        <w:rPr>
          <w:lang w:val="en-NZ"/>
        </w:rPr>
        <w:t>has demonstrated that users of alendronate</w:t>
      </w:r>
      <w:r w:rsidR="00E71065">
        <w:rPr>
          <w:lang w:val="en-NZ"/>
        </w:rPr>
        <w:t>, even after 10 years of use,</w:t>
      </w:r>
      <w:r w:rsidR="003F45D3" w:rsidRPr="00AE0496">
        <w:rPr>
          <w:lang w:val="en-NZ"/>
        </w:rPr>
        <w:t xml:space="preserve"> </w:t>
      </w:r>
      <w:r w:rsidR="009F3354">
        <w:rPr>
          <w:lang w:val="en-NZ"/>
        </w:rPr>
        <w:t>have a lasting reduction in fracture risk</w:t>
      </w:r>
      <w:r w:rsidR="003F45D3" w:rsidRPr="00AE0496">
        <w:rPr>
          <w:lang w:val="en-NZ"/>
        </w:rPr>
        <w:t xml:space="preserve"> compared with matched controls, and that the number of hip fractures prevented is still substantially greater than the number of </w:t>
      </w:r>
      <w:r w:rsidR="00872D25">
        <w:rPr>
          <w:lang w:val="en-NZ"/>
        </w:rPr>
        <w:t>subtrochanteric femoral fractures</w:t>
      </w:r>
      <w:r w:rsidR="00872D25" w:rsidRPr="00AE0496">
        <w:rPr>
          <w:lang w:val="en-NZ"/>
        </w:rPr>
        <w:t xml:space="preserve"> </w:t>
      </w:r>
      <w:r w:rsidR="003F45D3" w:rsidRPr="00AE0496">
        <w:rPr>
          <w:lang w:val="en-NZ"/>
        </w:rPr>
        <w:t xml:space="preserve">occurring </w:t>
      </w:r>
      <w:r w:rsidR="00117B12" w:rsidRPr="00AE0496">
        <w:rPr>
          <w:lang w:val="en-NZ"/>
        </w:rPr>
        <w:fldChar w:fldCharType="begin">
          <w:fldData xml:space="preserve">PEVuZE5vdGU+PENpdGU+PEF1dGhvcj5BYnJhaGFtc2VuPC9BdXRob3I+PFllYXI+MjAxNjwvWWVh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</w:fldData>
        </w:fldChar>
      </w:r>
      <w:r w:rsidR="0018603F">
        <w:rPr>
          <w:lang w:val="en-NZ"/>
        </w:rPr>
        <w:instrText xml:space="preserve"> ADDIN EN.CITE </w:instrText>
      </w:r>
      <w:r w:rsidR="0018603F">
        <w:rPr>
          <w:lang w:val="en-NZ"/>
        </w:rPr>
        <w:fldChar w:fldCharType="begin">
          <w:fldData xml:space="preserve">PEVuZE5vdGU+PENpdGU+PEF1dGhvcj5BYnJhaGFtc2VuPC9BdXRob3I+PFllYXI+MjAxNjwvWWVh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</w:fldData>
        </w:fldChar>
      </w:r>
      <w:r w:rsidR="0018603F">
        <w:rPr>
          <w:lang w:val="en-NZ"/>
        </w:rPr>
        <w:instrText xml:space="preserve"> ADDIN EN.CITE.DATA </w:instrText>
      </w:r>
      <w:r w:rsidR="0018603F">
        <w:rPr>
          <w:lang w:val="en-NZ"/>
        </w:rPr>
      </w:r>
      <w:r w:rsidR="0018603F">
        <w:rPr>
          <w:lang w:val="en-NZ"/>
        </w:rPr>
        <w:fldChar w:fldCharType="end"/>
      </w:r>
      <w:r w:rsidR="00117B12" w:rsidRPr="00AE0496">
        <w:rPr>
          <w:lang w:val="en-NZ"/>
        </w:rPr>
      </w:r>
      <w:r w:rsidR="00117B12" w:rsidRPr="00AE0496">
        <w:rPr>
          <w:lang w:val="en-NZ"/>
        </w:rPr>
        <w:fldChar w:fldCharType="separate"/>
      </w:r>
      <w:r>
        <w:rPr>
          <w:noProof/>
          <w:lang w:val="en-NZ"/>
        </w:rPr>
        <w:t>(40)</w:t>
      </w:r>
      <w:r w:rsidR="00117B12" w:rsidRPr="00AE0496">
        <w:fldChar w:fldCharType="end"/>
      </w:r>
      <w:r w:rsidR="003F45D3" w:rsidRPr="00AE0496">
        <w:rPr>
          <w:lang w:val="en-NZ"/>
        </w:rPr>
        <w:t xml:space="preserve">. </w:t>
      </w:r>
      <w:r>
        <w:rPr>
          <w:lang w:val="en-NZ"/>
        </w:rPr>
        <w:t xml:space="preserve"> A new systematic review led by the International Osteoporosis Foundation has concluded that drug holidays should only be considered in patients at low </w:t>
      </w:r>
      <w:r w:rsidR="00E71065">
        <w:rPr>
          <w:lang w:val="en-NZ"/>
        </w:rPr>
        <w:t>fracture risk</w:t>
      </w:r>
      <w:r>
        <w:rPr>
          <w:lang w:val="en-NZ"/>
        </w:rPr>
        <w:t xml:space="preserve"> </w:t>
      </w:r>
      <w:r>
        <w:rPr>
          <w:lang w:val="en-NZ"/>
        </w:rPr>
        <w:fldChar w:fldCharType="begin">
          <w:fldData xml:space="preserve">PEVuZE5vdGU+PENpdGU+PEF1dGhvcj5EZW5uaXNvbjwvQXV0aG9yPjxZZWFyPjIwMTk8L1llYXI+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NpcyBJbnRlcm5hdGlvbmFsPC9mdWxsLXRpdGxlPjxhYmJyLTE+T3N0ZW9wb3JvcyBJbnQ8L2Fi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</w:fldData>
        </w:fldChar>
      </w:r>
      <w:r>
        <w:rPr>
          <w:lang w:val="en-NZ"/>
        </w:rPr>
        <w:instrText xml:space="preserve"> ADDIN EN.CITE </w:instrText>
      </w:r>
      <w:r>
        <w:rPr>
          <w:lang w:val="en-NZ"/>
        </w:rPr>
        <w:fldChar w:fldCharType="begin">
          <w:fldData xml:space="preserve">PEVuZE5vdGU+PENpdGU+PEF1dGhvcj5EZW5uaXNvbjwvQXV0aG9yPjxZZWFyPjIwMTk8L1llYXI+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</w:fldData>
        </w:fldChar>
      </w:r>
      <w:r>
        <w:rPr>
          <w:lang w:val="en-NZ"/>
        </w:rPr>
        <w:instrText xml:space="preserve"> ADDIN EN.CITE.DATA </w:instrText>
      </w:r>
      <w:r>
        <w:rPr>
          <w:lang w:val="en-NZ"/>
        </w:rPr>
      </w:r>
      <w:r>
        <w:rPr>
          <w:lang w:val="en-NZ"/>
        </w:rPr>
        <w:fldChar w:fldCharType="end"/>
      </w:r>
      <w:r>
        <w:rPr>
          <w:lang w:val="en-NZ"/>
        </w:rPr>
      </w:r>
      <w:r>
        <w:rPr>
          <w:lang w:val="en-NZ"/>
        </w:rPr>
        <w:fldChar w:fldCharType="separate"/>
      </w:r>
      <w:r>
        <w:rPr>
          <w:noProof/>
          <w:lang w:val="en-NZ"/>
        </w:rPr>
        <w:t>(41)</w:t>
      </w:r>
      <w:r>
        <w:rPr>
          <w:lang w:val="en-NZ"/>
        </w:rPr>
        <w:fldChar w:fldCharType="end"/>
      </w:r>
      <w:r>
        <w:rPr>
          <w:lang w:val="en-NZ"/>
        </w:rPr>
        <w:t xml:space="preserve">. </w:t>
      </w:r>
      <w:r w:rsidR="00AE0496" w:rsidRPr="00AE0496">
        <w:rPr>
          <w:lang w:val="en-NZ"/>
        </w:rPr>
        <w:t>Thus, i</w:t>
      </w:r>
      <w:r w:rsidR="003F45D3" w:rsidRPr="00AE0496">
        <w:rPr>
          <w:lang w:val="en-NZ"/>
        </w:rPr>
        <w:t xml:space="preserve">t is </w:t>
      </w:r>
      <w:r w:rsidR="00E71065">
        <w:rPr>
          <w:lang w:val="en-NZ"/>
        </w:rPr>
        <w:t xml:space="preserve">evident </w:t>
      </w:r>
      <w:r w:rsidR="003F45D3" w:rsidRPr="00AE0496">
        <w:rPr>
          <w:lang w:val="en-NZ"/>
        </w:rPr>
        <w:t xml:space="preserve">that the </w:t>
      </w:r>
      <w:r w:rsidR="00E71065">
        <w:rPr>
          <w:lang w:val="en-NZ"/>
        </w:rPr>
        <w:t xml:space="preserve">osteoporosis </w:t>
      </w:r>
      <w:r w:rsidR="003F45D3" w:rsidRPr="00AE0496">
        <w:rPr>
          <w:lang w:val="en-NZ"/>
        </w:rPr>
        <w:t xml:space="preserve">field needs to </w:t>
      </w:r>
      <w:r w:rsidR="00E71065">
        <w:rPr>
          <w:lang w:val="en-NZ"/>
        </w:rPr>
        <w:t>vastly improve</w:t>
      </w:r>
      <w:r w:rsidR="003F45D3" w:rsidRPr="00AE0496">
        <w:rPr>
          <w:lang w:val="en-NZ"/>
        </w:rPr>
        <w:t xml:space="preserve"> its approach to communicating the </w:t>
      </w:r>
      <w:r w:rsidR="00E71065">
        <w:rPr>
          <w:lang w:val="en-NZ"/>
        </w:rPr>
        <w:t xml:space="preserve">balance of treatment </w:t>
      </w:r>
      <w:r w:rsidR="003F45D3" w:rsidRPr="00AE0496">
        <w:rPr>
          <w:lang w:val="en-NZ"/>
        </w:rPr>
        <w:t xml:space="preserve">risks and benefits, and </w:t>
      </w:r>
      <w:r w:rsidR="00E71065">
        <w:rPr>
          <w:lang w:val="en-NZ"/>
        </w:rPr>
        <w:t>to work towards countering poorly evidenced stories in the media</w:t>
      </w:r>
      <w:r w:rsidR="0018603F">
        <w:rPr>
          <w:lang w:val="en-NZ"/>
        </w:rPr>
        <w:t>,</w:t>
      </w:r>
      <w:r w:rsidR="00E71065">
        <w:rPr>
          <w:lang w:val="en-NZ"/>
        </w:rPr>
        <w:t xml:space="preserve"> as and when they occur.</w:t>
      </w:r>
    </w:p>
    <w:p w14:paraId="3C800214" w14:textId="77777777" w:rsidR="00426199" w:rsidRDefault="00426199" w:rsidP="00DE0696">
      <w:pPr>
        <w:spacing w:line="360" w:lineRule="auto"/>
        <w:jc w:val="both"/>
        <w:rPr>
          <w:b/>
          <w:lang w:val="en-NZ"/>
        </w:rPr>
      </w:pPr>
      <w:r>
        <w:rPr>
          <w:b/>
          <w:lang w:val="en-NZ"/>
        </w:rPr>
        <w:t>Policies in healthcare and osteoporosis assessment</w:t>
      </w:r>
    </w:p>
    <w:p w14:paraId="15DC9D86" w14:textId="7CD7A47A" w:rsidR="00426199" w:rsidRDefault="00C567E6" w:rsidP="00DE0696">
      <w:pPr>
        <w:spacing w:after="120" w:line="360" w:lineRule="auto"/>
        <w:jc w:val="both"/>
      </w:pPr>
      <w:r>
        <w:lastRenderedPageBreak/>
        <w:t>O</w:t>
      </w:r>
      <w:r w:rsidR="00CC6559" w:rsidRPr="00CC6559">
        <w:t>steoporosis</w:t>
      </w:r>
      <w:r>
        <w:t>, when compared with other non-communicable diseases,</w:t>
      </w:r>
      <w:r w:rsidR="00CC6559" w:rsidRPr="00CC6559">
        <w:t xml:space="preserve"> </w:t>
      </w:r>
      <w:r w:rsidR="00426199" w:rsidRPr="00CC6559">
        <w:t xml:space="preserve">has rarely attracted </w:t>
      </w:r>
      <w:r>
        <w:t xml:space="preserve">justifiable </w:t>
      </w:r>
      <w:r w:rsidR="00426199" w:rsidRPr="00CC6559">
        <w:t xml:space="preserve">levels of attention </w:t>
      </w:r>
      <w:r w:rsidR="0018603F" w:rsidRPr="00CC6559">
        <w:t>from governments</w:t>
      </w:r>
      <w:r>
        <w:t>, policy makers and healthcare providers</w:t>
      </w:r>
      <w:r w:rsidR="00CC6559" w:rsidRPr="00CC6559">
        <w:t xml:space="preserve">. </w:t>
      </w:r>
      <w:r>
        <w:t xml:space="preserve">National </w:t>
      </w:r>
      <w:r w:rsidRPr="00CC6559">
        <w:t>polic</w:t>
      </w:r>
      <w:r>
        <w:t xml:space="preserve">ies </w:t>
      </w:r>
      <w:r w:rsidR="00426199" w:rsidRPr="00CC6559">
        <w:t>on access to</w:t>
      </w:r>
      <w:r>
        <w:t>, and reimbursement of</w:t>
      </w:r>
      <w:r w:rsidR="00426199" w:rsidRPr="00CC6559">
        <w:t xml:space="preserve"> </w:t>
      </w:r>
      <w:r>
        <w:t>measurement of bone density</w:t>
      </w:r>
      <w:r w:rsidR="00426199" w:rsidRPr="00CC6559">
        <w:t xml:space="preserve"> </w:t>
      </w:r>
      <w:r w:rsidR="00CC6559" w:rsidRPr="00CC6559">
        <w:t>with dual</w:t>
      </w:r>
      <w:r w:rsidR="00B54FFA">
        <w:t>-</w:t>
      </w:r>
      <w:r w:rsidR="00426199" w:rsidRPr="00CC6559">
        <w:t xml:space="preserve">energy x-ray absorptiometry (DXA) will </w:t>
      </w:r>
      <w:r>
        <w:t>have a great impact on the</w:t>
      </w:r>
      <w:r w:rsidR="00426199" w:rsidRPr="00CC6559">
        <w:t xml:space="preserve"> assessment and treatment of this disease.</w:t>
      </w:r>
      <w:r w:rsidR="00426199" w:rsidRPr="00426199">
        <w:rPr>
          <w:b/>
        </w:rPr>
        <w:t xml:space="preserve"> </w:t>
      </w:r>
      <w:r w:rsidR="00CC6559" w:rsidRPr="00CC6559">
        <w:t xml:space="preserve">Various regional audits have been published by the </w:t>
      </w:r>
      <w:r w:rsidR="00426199" w:rsidRPr="00CC6559">
        <w:t>International Osteoporosis Foundation (IOF</w:t>
      </w:r>
      <w:r w:rsidR="00CC6559" w:rsidRPr="00CC6559">
        <w:t>)</w:t>
      </w:r>
      <w:r w:rsidR="00426199" w:rsidRPr="00CC6559">
        <w:t xml:space="preserve"> (</w:t>
      </w:r>
      <w:hyperlink r:id="rId6" w:history="1">
        <w:r w:rsidR="00426199" w:rsidRPr="00CC6559">
          <w:rPr>
            <w:rStyle w:val="Hyperlink"/>
          </w:rPr>
          <w:t>https://www.iofbonehealth.org/regional-audits)</w:t>
        </w:r>
      </w:hyperlink>
      <w:r w:rsidR="00426199" w:rsidRPr="00CC6559">
        <w:t xml:space="preserve"> covering </w:t>
      </w:r>
      <w:r w:rsidRPr="00CC6559">
        <w:t xml:space="preserve">Latin America, </w:t>
      </w:r>
      <w:r>
        <w:t xml:space="preserve">the </w:t>
      </w:r>
      <w:r w:rsidR="00426199" w:rsidRPr="00CC6559">
        <w:t>European Union, Eastern Europe</w:t>
      </w:r>
      <w:r w:rsidR="0018603F">
        <w:t>,</w:t>
      </w:r>
      <w:r w:rsidR="00426199" w:rsidRPr="00CC6559">
        <w:t xml:space="preserve"> </w:t>
      </w:r>
      <w:r w:rsidRPr="00CC6559">
        <w:t>the Middle East</w:t>
      </w:r>
      <w:r>
        <w:t>,</w:t>
      </w:r>
      <w:r w:rsidRPr="00CC6559">
        <w:t xml:space="preserve"> Africa,</w:t>
      </w:r>
      <w:r w:rsidR="00426199" w:rsidRPr="00CC6559">
        <w:t xml:space="preserve"> Central Asia, and Asia Pacific</w:t>
      </w:r>
      <w:r w:rsidR="00CC6559" w:rsidRPr="00CC6559">
        <w:t>. These have demonstrated large variations</w:t>
      </w:r>
      <w:r w:rsidR="00426199" w:rsidRPr="00CC6559">
        <w:t xml:space="preserve"> in terms of </w:t>
      </w:r>
      <w:r>
        <w:t xml:space="preserve">the </w:t>
      </w:r>
      <w:r w:rsidR="00426199" w:rsidRPr="00CC6559">
        <w:t xml:space="preserve">epidemiology, </w:t>
      </w:r>
      <w:r>
        <w:t>financial and societal costs and burden</w:t>
      </w:r>
      <w:r w:rsidR="00426199" w:rsidRPr="00CC6559">
        <w:t xml:space="preserve"> of osteoporosis</w:t>
      </w:r>
      <w:r>
        <w:t xml:space="preserve"> e.g. </w:t>
      </w:r>
      <w:r w:rsidR="00CC6559" w:rsidRPr="00CC6559">
        <w:t>in the</w:t>
      </w:r>
      <w:r w:rsidR="00426199" w:rsidRPr="00CC6559">
        <w:t xml:space="preserve"> Asia Pacific</w:t>
      </w:r>
      <w:r w:rsidR="00CC6559" w:rsidRPr="00CC6559">
        <w:t xml:space="preserve"> region,</w:t>
      </w:r>
      <w:r w:rsidR="00426199" w:rsidRPr="00CC6559">
        <w:t xml:space="preserve"> whilst Hong Kong, Japan, </w:t>
      </w:r>
      <w:r>
        <w:t>Republic of Korea,</w:t>
      </w:r>
      <w:r w:rsidRPr="00CC6559">
        <w:t xml:space="preserve"> Singapore</w:t>
      </w:r>
      <w:r>
        <w:t>,</w:t>
      </w:r>
      <w:r w:rsidRPr="00CC6559">
        <w:t xml:space="preserve"> </w:t>
      </w:r>
      <w:r>
        <w:t xml:space="preserve">Australia and </w:t>
      </w:r>
      <w:r w:rsidR="00426199" w:rsidRPr="00CC6559">
        <w:t>New Zealand, had 12-24 DXA machines per million of population, India, Pakistan,</w:t>
      </w:r>
      <w:r>
        <w:t xml:space="preserve"> China, Indonesia,</w:t>
      </w:r>
      <w:r w:rsidR="00426199" w:rsidRPr="00CC6559">
        <w:t xml:space="preserve"> Philippines, Sri Lanka and Vietnam were </w:t>
      </w:r>
      <w:r>
        <w:t>severely</w:t>
      </w:r>
      <w:r w:rsidRPr="00CC6559">
        <w:t xml:space="preserve"> </w:t>
      </w:r>
      <w:r w:rsidR="00426199" w:rsidRPr="00CC6559">
        <w:t>under-resourced</w:t>
      </w:r>
      <w:r>
        <w:t>, having</w:t>
      </w:r>
      <w:r w:rsidR="0018603F">
        <w:t xml:space="preserve"> </w:t>
      </w:r>
      <w:r w:rsidR="00426199" w:rsidRPr="00CC6559">
        <w:t>less than 1 DXA machine per million of population.</w:t>
      </w:r>
      <w:r w:rsidR="00426199" w:rsidRPr="00426199">
        <w:rPr>
          <w:b/>
        </w:rPr>
        <w:t xml:space="preserve"> </w:t>
      </w:r>
      <w:r w:rsidR="00CC6559" w:rsidRPr="00CC6559">
        <w:t xml:space="preserve">The audits demonstrated that </w:t>
      </w:r>
      <w:r w:rsidR="00426199" w:rsidRPr="00CC6559">
        <w:t>insurance or healthcare policies in many countries</w:t>
      </w:r>
      <w:r>
        <w:t xml:space="preserve"> did not reimburse BMD testing and osteoporosis treatment</w:t>
      </w:r>
      <w:r w:rsidR="00426199" w:rsidRPr="00CC6559">
        <w:t xml:space="preserve"> which served as a barrier </w:t>
      </w:r>
      <w:r w:rsidR="00851761" w:rsidRPr="00CC6559">
        <w:t xml:space="preserve">to </w:t>
      </w:r>
      <w:r w:rsidR="00851761">
        <w:t>osteoporosis</w:t>
      </w:r>
      <w:r>
        <w:t xml:space="preserve"> care </w:t>
      </w:r>
      <w:r w:rsidR="0018603F">
        <w:t>access</w:t>
      </w:r>
      <w:r w:rsidR="00426199" w:rsidRPr="00CC6559">
        <w:t>.</w:t>
      </w:r>
      <w:r w:rsidR="00426199" w:rsidRPr="00426199">
        <w:rPr>
          <w:b/>
        </w:rPr>
        <w:t xml:space="preserve"> </w:t>
      </w:r>
      <w:r w:rsidR="00CC6559" w:rsidRPr="00CC6559">
        <w:t>Similar inequalities were seen i</w:t>
      </w:r>
      <w:r w:rsidR="00426199" w:rsidRPr="00CC6559">
        <w:t>n Europe,</w:t>
      </w:r>
      <w:r w:rsidR="00CC6559" w:rsidRPr="00CC6559">
        <w:t xml:space="preserve"> where</w:t>
      </w:r>
      <w:r w:rsidR="00426199" w:rsidRPr="00CC6559">
        <w:t xml:space="preserve"> it was </w:t>
      </w:r>
      <w:r>
        <w:t>calculated</w:t>
      </w:r>
      <w:r w:rsidRPr="00CC6559">
        <w:t xml:space="preserve"> </w:t>
      </w:r>
      <w:r w:rsidR="00426199" w:rsidRPr="00CC6559">
        <w:t xml:space="preserve">that 11 DXA machines per million of population were needed </w:t>
      </w:r>
      <w:r>
        <w:t>for adequate osteoporosis care provision</w:t>
      </w:r>
      <w:r w:rsidR="00426199" w:rsidRPr="00CC6559">
        <w:t xml:space="preserve">. </w:t>
      </w:r>
      <w:r>
        <w:t xml:space="preserve">Only </w:t>
      </w:r>
      <w:r w:rsidR="00426199" w:rsidRPr="00CC6559">
        <w:t xml:space="preserve">16 European countries fell into this category of </w:t>
      </w:r>
      <w:r>
        <w:t>“</w:t>
      </w:r>
      <w:r w:rsidR="00426199" w:rsidRPr="00CC6559">
        <w:t>adequate</w:t>
      </w:r>
      <w:r>
        <w:t>”</w:t>
      </w:r>
      <w:r w:rsidR="00426199" w:rsidRPr="00CC6559">
        <w:t xml:space="preserve"> provision, and 9 countries were considered to have </w:t>
      </w:r>
      <w:r>
        <w:t>“</w:t>
      </w:r>
      <w:r w:rsidR="00426199" w:rsidRPr="00CC6559">
        <w:t>very inadequate</w:t>
      </w:r>
      <w:r>
        <w:t>”</w:t>
      </w:r>
      <w:r w:rsidR="00426199" w:rsidRPr="00CC6559">
        <w:t xml:space="preserve"> provision with </w:t>
      </w:r>
      <w:r>
        <w:t>fewer than</w:t>
      </w:r>
      <w:r w:rsidR="00426199" w:rsidRPr="00CC6559">
        <w:t xml:space="preserve"> 8.4 DXA units per </w:t>
      </w:r>
      <w:r w:rsidR="00426199" w:rsidRPr="00CC6559">
        <w:lastRenderedPageBreak/>
        <w:t>million (</w:t>
      </w:r>
      <w:r w:rsidRPr="00CC6559">
        <w:t>the UK</w:t>
      </w:r>
      <w:r>
        <w:t>, Luxembourg,</w:t>
      </w:r>
      <w:r w:rsidRPr="00CC6559">
        <w:t xml:space="preserve"> </w:t>
      </w:r>
      <w:r w:rsidR="00426199" w:rsidRPr="00CC6559">
        <w:t xml:space="preserve">Czech Republic, Hungary, </w:t>
      </w:r>
      <w:r w:rsidRPr="00CC6559">
        <w:t>Bulgaria,</w:t>
      </w:r>
      <w:r>
        <w:t xml:space="preserve"> </w:t>
      </w:r>
      <w:r w:rsidR="00426199" w:rsidRPr="00CC6559">
        <w:t>Latvia, Lithuania, Poland, Romania and)</w:t>
      </w:r>
      <w:r w:rsidR="00117B12">
        <w:t>, as shown in Table 1</w:t>
      </w:r>
      <w:r w:rsidR="00117B12" w:rsidRPr="00117B12">
        <w:t xml:space="preserve"> </w:t>
      </w:r>
      <w:r w:rsidR="00117B12" w:rsidRPr="00CC6559">
        <w:fldChar w:fldCharType="begin">
          <w:fldData xml:space="preserve">PEVuZE5vdGU+PENpdGU+PEF1dGhvcj5LYW5pczwvQXV0aG9yPjxZZWFyPjIwMTM8L1llYXI+PFJl
Y051bT42OTQyPC9SZWNOdW0+PERpc3BsYXlUZXh0Pig0Mik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18603F">
        <w:instrText xml:space="preserve"> ADDIN EN.CITE </w:instrText>
      </w:r>
      <w:r w:rsidR="0018603F">
        <w:fldChar w:fldCharType="begin">
          <w:fldData xml:space="preserve">PEVuZE5vdGU+PENpdGU+PEF1dGhvcj5LYW5pczwvQXV0aG9yPjxZZWFyPjIwMTM8L1llYXI+PFJl
Y051bT42OTQyPC9SZWNOdW0+PERpc3BsYXlUZXh0Pig0Mik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18603F">
        <w:instrText xml:space="preserve"> ADDIN EN.CITE.DATA </w:instrText>
      </w:r>
      <w:r w:rsidR="0018603F">
        <w:fldChar w:fldCharType="end"/>
      </w:r>
      <w:r w:rsidR="00117B12" w:rsidRPr="00CC6559">
        <w:fldChar w:fldCharType="separate"/>
      </w:r>
      <w:r w:rsidR="00A94FA4">
        <w:rPr>
          <w:noProof/>
        </w:rPr>
        <w:t>(42)</w:t>
      </w:r>
      <w:r w:rsidR="00117B12" w:rsidRPr="00CC6559">
        <w:fldChar w:fldCharType="end"/>
      </w:r>
      <w:r w:rsidR="00426199" w:rsidRPr="00CC6559">
        <w:t xml:space="preserve">.  </w:t>
      </w:r>
      <w:r>
        <w:t>In addition, reimbursement for</w:t>
      </w:r>
      <w:r w:rsidR="00426199" w:rsidRPr="00CC6559">
        <w:t xml:space="preserve"> DXA scan</w:t>
      </w:r>
      <w:r>
        <w:t>ning</w:t>
      </w:r>
      <w:r w:rsidR="00426199" w:rsidRPr="00CC6559">
        <w:t xml:space="preserve"> was extremely variable between EU member states</w:t>
      </w:r>
      <w:r>
        <w:t>;</w:t>
      </w:r>
      <w:r w:rsidR="0018603F">
        <w:t xml:space="preserve"> </w:t>
      </w:r>
      <w:r>
        <w:t xml:space="preserve">with </w:t>
      </w:r>
      <w:r w:rsidR="00426199" w:rsidRPr="00CC6559">
        <w:t xml:space="preserve">reimbursement for DXA only offered if the BMD </w:t>
      </w:r>
      <w:r w:rsidR="0018603F">
        <w:t>demonstrated</w:t>
      </w:r>
      <w:r w:rsidR="00426199" w:rsidRPr="00CC6559">
        <w:t xml:space="preserve"> osteoporosis</w:t>
      </w:r>
      <w:r>
        <w:t xml:space="preserve"> in certain countries</w:t>
      </w:r>
      <w:r w:rsidR="00426199" w:rsidRPr="00CC6559">
        <w:t xml:space="preserve"> (Bulgaria and Switzerland), only if </w:t>
      </w:r>
      <w:r>
        <w:t>BMD was measured after a fracture</w:t>
      </w:r>
      <w:r w:rsidR="00426199" w:rsidRPr="00CC6559">
        <w:t xml:space="preserve"> (Germany), or only </w:t>
      </w:r>
      <w:r>
        <w:t>if the patient was referred</w:t>
      </w:r>
      <w:r w:rsidR="00426199" w:rsidRPr="00CC6559">
        <w:t xml:space="preserve"> by a specialist (Poland). </w:t>
      </w:r>
    </w:p>
    <w:p w14:paraId="4B93D281" w14:textId="77777777" w:rsidR="00117B12" w:rsidRPr="00CC6559" w:rsidRDefault="00117B12" w:rsidP="00DE0696">
      <w:pPr>
        <w:spacing w:after="120" w:line="360" w:lineRule="auto"/>
        <w:jc w:val="both"/>
      </w:pPr>
      <w:r>
        <w:t>TABLE 1 HERE</w:t>
      </w:r>
    </w:p>
    <w:p w14:paraId="00FF7AE1" w14:textId="77CDD135" w:rsidR="00426199" w:rsidRPr="00FF4519" w:rsidRDefault="00C567E6" w:rsidP="00DE0696">
      <w:pPr>
        <w:spacing w:after="120" w:line="360" w:lineRule="auto"/>
        <w:jc w:val="both"/>
      </w:pPr>
      <w:r>
        <w:t>Whilst no official IOF audit is available for North America</w:t>
      </w:r>
      <w:r w:rsidR="00426199" w:rsidRPr="00FF4519">
        <w:t xml:space="preserve">, </w:t>
      </w:r>
      <w:r>
        <w:t>treatment reimbursement</w:t>
      </w:r>
      <w:r w:rsidR="00426199" w:rsidRPr="00FF4519">
        <w:t xml:space="preserve"> also varies greatly, depending on </w:t>
      </w:r>
      <w:r>
        <w:t xml:space="preserve">each </w:t>
      </w:r>
      <w:r w:rsidR="00426199" w:rsidRPr="00FF4519">
        <w:t xml:space="preserve">patient’s health insurance. </w:t>
      </w:r>
      <w:r>
        <w:t>The evolution of healthcare reform</w:t>
      </w:r>
      <w:r w:rsidR="00426199" w:rsidRPr="00FF4519">
        <w:t xml:space="preserve"> in the USA from </w:t>
      </w:r>
      <w:r w:rsidR="00FF4519" w:rsidRPr="00FF4519">
        <w:t>a “</w:t>
      </w:r>
      <w:r w:rsidR="00426199" w:rsidRPr="00FF4519">
        <w:t>fee for service</w:t>
      </w:r>
      <w:r w:rsidR="00FF4519" w:rsidRPr="00FF4519">
        <w:t>” system</w:t>
      </w:r>
      <w:r w:rsidR="00426199" w:rsidRPr="00FF4519">
        <w:t xml:space="preserve"> to</w:t>
      </w:r>
      <w:r>
        <w:t xml:space="preserve"> a system which</w:t>
      </w:r>
      <w:r w:rsidR="00426199" w:rsidRPr="00FF4519">
        <w:t xml:space="preserve"> </w:t>
      </w:r>
      <w:r w:rsidRPr="00FF4519">
        <w:t>support</w:t>
      </w:r>
      <w:r>
        <w:t>s</w:t>
      </w:r>
      <w:r w:rsidRPr="00FF4519">
        <w:t xml:space="preserve"> </w:t>
      </w:r>
      <w:r w:rsidR="00426199" w:rsidRPr="00FF4519">
        <w:t xml:space="preserve">improved </w:t>
      </w:r>
      <w:r w:rsidR="00FF4519" w:rsidRPr="00FF4519">
        <w:t xml:space="preserve">disease </w:t>
      </w:r>
      <w:r w:rsidR="00426199" w:rsidRPr="00FF4519">
        <w:t>prevention and care coordination</w:t>
      </w:r>
      <w:r w:rsidR="00FF4519" w:rsidRPr="00FF4519">
        <w:t>,</w:t>
      </w:r>
      <w:r w:rsidR="00426199" w:rsidRPr="00FF4519">
        <w:t xml:space="preserve"> with financial incentives to encourage healthcare professionals or systems </w:t>
      </w:r>
      <w:r w:rsidR="00FF4519" w:rsidRPr="00FF4519">
        <w:t>to improve</w:t>
      </w:r>
      <w:r w:rsidR="00426199" w:rsidRPr="00FF4519">
        <w:t xml:space="preserve"> patient outcomes</w:t>
      </w:r>
      <w:r>
        <w:t xml:space="preserve"> ought to improve osteoporosis detection and treatment</w:t>
      </w:r>
      <w:r w:rsidR="00426199" w:rsidRPr="00426199">
        <w:rPr>
          <w:b/>
        </w:rPr>
        <w:t xml:space="preserve"> </w:t>
      </w:r>
      <w:r>
        <w:t xml:space="preserve"> However, t</w:t>
      </w:r>
      <w:r w:rsidR="00FF4519" w:rsidRPr="00FF4519">
        <w:t xml:space="preserve">he number of DXA providers has fallen following a </w:t>
      </w:r>
      <w:r w:rsidR="00426199" w:rsidRPr="00FF4519">
        <w:t xml:space="preserve">major drop in reimbursement </w:t>
      </w:r>
      <w:r>
        <w:t>in this area</w:t>
      </w:r>
      <w:r w:rsidR="00FF4519" w:rsidRPr="00FF4519">
        <w:t xml:space="preserve">, resulting in </w:t>
      </w:r>
      <w:r>
        <w:t>over</w:t>
      </w:r>
      <w:r w:rsidR="00426199" w:rsidRPr="00FF4519">
        <w:t xml:space="preserve"> 1 million fewer DXA scans performed per </w:t>
      </w:r>
      <w:r>
        <w:t>year in women aged 50-64 in recent years</w:t>
      </w:r>
      <w:r w:rsidR="00851761">
        <w:t xml:space="preserve"> </w:t>
      </w:r>
      <w:r w:rsidR="00117B12" w:rsidRPr="00FF4519">
        <w:fldChar w:fldCharType="begin">
          <w:fldData xml:space="preserve">PEVuZE5vdGU+PENpdGU+PEF1dGhvcj5PdmVybWFuPC9BdXRob3I+PFllYXI+MjAxNTwvWWVhcj48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</w:fldData>
        </w:fldChar>
      </w:r>
      <w:r w:rsidR="00A94FA4">
        <w:instrText xml:space="preserve"> ADDIN EN.CITE </w:instrText>
      </w:r>
      <w:r w:rsidR="00A94FA4">
        <w:fldChar w:fldCharType="begin">
          <w:fldData xml:space="preserve">PEVuZE5vdGU+PENpdGU+PEF1dGhvcj5PdmVybWFuPC9BdXRob3I+PFllYXI+MjAxNTwvWWVhcj48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</w:fldData>
        </w:fldChar>
      </w:r>
      <w:r w:rsidR="00A94FA4">
        <w:instrText xml:space="preserve"> ADDIN EN.CITE.DATA </w:instrText>
      </w:r>
      <w:r w:rsidR="00A94FA4">
        <w:fldChar w:fldCharType="end"/>
      </w:r>
      <w:r w:rsidR="00117B12" w:rsidRPr="00FF4519">
        <w:fldChar w:fldCharType="separate"/>
      </w:r>
      <w:r w:rsidR="00A94FA4">
        <w:rPr>
          <w:noProof/>
        </w:rPr>
        <w:t>(43)</w:t>
      </w:r>
      <w:r w:rsidR="00117B12" w:rsidRPr="00FF4519">
        <w:fldChar w:fldCharType="end"/>
      </w:r>
      <w:r>
        <w:t>, a change which</w:t>
      </w:r>
      <w:r w:rsidR="00426199" w:rsidRPr="00FF4519">
        <w:t xml:space="preserve"> coincides with a plateau in the secular decline</w:t>
      </w:r>
      <w:r>
        <w:t xml:space="preserve"> (up until 2012)</w:t>
      </w:r>
      <w:r w:rsidR="00426199" w:rsidRPr="00FF4519">
        <w:t xml:space="preserve"> in age and sex adjusted hip</w:t>
      </w:r>
      <w:r w:rsidR="00FF4519">
        <w:t xml:space="preserve"> fracture rates </w:t>
      </w:r>
      <w:r w:rsidR="00117B12" w:rsidRPr="00FF4519">
        <w:fldChar w:fldCharType="begin"/>
      </w:r>
      <w:r w:rsidR="0018603F">
        <w:instrText xml:space="preserve"> ADDIN EN.CITE &lt;EndNote&gt;&lt;Cite&gt;&lt;Author&gt;Lewiecki&lt;/Author&gt;&lt;Year&gt;2016&lt;/Year&gt;&lt;RecNum&gt;7503&lt;/RecNum&gt;&lt;DisplayText&gt;(44)&lt;/DisplayText&gt;&lt;record&gt;&lt;rec-number&gt;7503&lt;/rec-number&gt;&lt;foreign-keys&gt;&lt;key app="EN" db-id="w559ww0rbapezee9esb5saxf9wr55ar2stzs" timestamp="1565013231"&gt;7503&lt;/key&gt;&lt;/foreign-keys&gt;&lt;ref-type name="Journal Article"&gt;17&lt;/ref-type&gt;&lt;contributors&gt;&lt;authors&gt;&lt;author&gt;Lewiecki, E. M.&lt;/author&gt;&lt;author&gt;Adler, R. A.&lt;/author&gt;&lt;author&gt;Curtis, J.&lt;/author&gt;&lt;author&gt;Gagel, R. F.&lt;/author&gt;&lt;author&gt;Saag, K. G.&lt;/author&gt;&lt;author&gt;Singer, A.&lt;/author&gt;&lt;author&gt;Siris, E.&lt;/author&gt;&lt;author&gt;Wright, N. C.&lt;/author&gt;&lt;author&gt;Yun, H.&lt;/author&gt;&lt;author&gt;Steven, P. M.&lt;/author&gt;&lt;/authors&gt;&lt;/contributors&gt;&lt;titles&gt;&lt;title&gt;Hip fractures and declining DXA testing: at a breaking point?&lt;/title&gt;&lt;secondary-title&gt;J Bone Miner Res&lt;/secondary-title&gt;&lt;/titles&gt;&lt;periodical&gt;&lt;full-title&gt;J Bone Miner Res&lt;/full-title&gt;&lt;abbr-1&gt;Journal of bone and mineral research : the official journal of the American Society for Bone and Mineral Research&lt;/abbr-1&gt;&lt;/periodical&gt;&lt;dates&gt;&lt;year&gt;2016&lt;/year&gt;&lt;/dates&gt;&lt;urls&gt;&lt;/urls&gt;&lt;/record&gt;&lt;/Cite&gt;&lt;/EndNote&gt;</w:instrText>
      </w:r>
      <w:r w:rsidR="00117B12" w:rsidRPr="00FF4519">
        <w:fldChar w:fldCharType="separate"/>
      </w:r>
      <w:r w:rsidR="00A94FA4">
        <w:rPr>
          <w:noProof/>
        </w:rPr>
        <w:t>(44)</w:t>
      </w:r>
      <w:r w:rsidR="00117B12" w:rsidRPr="00FF4519">
        <w:fldChar w:fldCharType="end"/>
      </w:r>
      <w:r w:rsidR="00426199" w:rsidRPr="00FF4519">
        <w:t>.</w:t>
      </w:r>
      <w:r w:rsidR="00117B12" w:rsidRPr="00FF4519">
        <w:t xml:space="preserve"> </w:t>
      </w:r>
    </w:p>
    <w:p w14:paraId="6419BF4F" w14:textId="77777777" w:rsidR="00DF453D" w:rsidRPr="00426199" w:rsidRDefault="00DF453D" w:rsidP="00DE0696">
      <w:pPr>
        <w:spacing w:line="360" w:lineRule="auto"/>
        <w:jc w:val="both"/>
        <w:rPr>
          <w:b/>
        </w:rPr>
      </w:pPr>
      <w:r w:rsidRPr="00426199">
        <w:rPr>
          <w:b/>
        </w:rPr>
        <w:t xml:space="preserve">WHAT CAN WE DO TO </w:t>
      </w:r>
      <w:r w:rsidR="00A10BAB">
        <w:rPr>
          <w:b/>
        </w:rPr>
        <w:t>OPTIMISE OSTEOPOROSIS CARE</w:t>
      </w:r>
      <w:r w:rsidRPr="00426199">
        <w:rPr>
          <w:b/>
        </w:rPr>
        <w:t>?</w:t>
      </w:r>
    </w:p>
    <w:p w14:paraId="4ACD3508" w14:textId="77777777" w:rsidR="00006069" w:rsidRPr="00426199" w:rsidRDefault="00006069" w:rsidP="00DE0696">
      <w:pPr>
        <w:spacing w:line="360" w:lineRule="auto"/>
        <w:jc w:val="both"/>
        <w:rPr>
          <w:b/>
        </w:rPr>
      </w:pPr>
      <w:r w:rsidRPr="00426199">
        <w:rPr>
          <w:b/>
        </w:rPr>
        <w:t>Secondary prevention: treating those who have already had a fracture</w:t>
      </w:r>
    </w:p>
    <w:p w14:paraId="3D785876" w14:textId="18476D43" w:rsidR="00426199" w:rsidRPr="00426199" w:rsidRDefault="00006069" w:rsidP="00DE0696">
      <w:pPr>
        <w:spacing w:after="120" w:line="360" w:lineRule="auto"/>
        <w:jc w:val="both"/>
        <w:rPr>
          <w:b/>
        </w:rPr>
      </w:pPr>
      <w:r w:rsidRPr="00006069">
        <w:lastRenderedPageBreak/>
        <w:t xml:space="preserve">As described by the evidence detailed above, </w:t>
      </w:r>
      <w:r w:rsidR="00420721">
        <w:t xml:space="preserve">fragility fractures represent </w:t>
      </w:r>
      <w:r w:rsidR="00426199" w:rsidRPr="00006069">
        <w:t xml:space="preserve">a huge burden on societies </w:t>
      </w:r>
      <w:r w:rsidR="00420721">
        <w:t>worldwide</w:t>
      </w:r>
      <w:r w:rsidR="00426199" w:rsidRPr="00006069">
        <w:t xml:space="preserve">. </w:t>
      </w:r>
      <w:r w:rsidR="00420721">
        <w:t>P</w:t>
      </w:r>
      <w:r w:rsidR="00426199" w:rsidRPr="00006069">
        <w:t>atient perception of fracture risk is often underestimated</w:t>
      </w:r>
      <w:r w:rsidR="0018603F">
        <w:t>,</w:t>
      </w:r>
      <w:r w:rsidR="00420721">
        <w:t xml:space="preserve"> as osteoporosis is a silent condition until a fracture happens</w:t>
      </w:r>
      <w:r>
        <w:t xml:space="preserve"> </w:t>
      </w:r>
      <w:r w:rsidR="00426199" w:rsidRPr="00006069">
        <w:fldChar w:fldCharType="begin">
          <w:fldData xml:space="preserve">PEVuZE5vdGU+PENpdGU+PEF1dGhvcj5Hcm92ZXI8L0F1dGhvcj48WWVhcj4yMDE0PC9ZZWFyPjxS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</w:fldData>
        </w:fldChar>
      </w:r>
      <w:r w:rsidR="00A94FA4">
        <w:instrText xml:space="preserve"> ADDIN EN.CITE </w:instrText>
      </w:r>
      <w:r w:rsidR="00A94FA4">
        <w:fldChar w:fldCharType="begin">
          <w:fldData xml:space="preserve">PEVuZE5vdGU+PENpdGU+PEF1dGhvcj5Hcm92ZXI8L0F1dGhvcj48WWVhcj4yMDE0PC9ZZWFyPjxS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</w:fldData>
        </w:fldChar>
      </w:r>
      <w:r w:rsidR="00A94FA4">
        <w:instrText xml:space="preserve"> ADDIN EN.CITE.DATA </w:instrText>
      </w:r>
      <w:r w:rsidR="00A94FA4">
        <w:fldChar w:fldCharType="end"/>
      </w:r>
      <w:r w:rsidR="00426199" w:rsidRPr="00006069">
        <w:fldChar w:fldCharType="separate"/>
      </w:r>
      <w:r w:rsidR="00A94FA4">
        <w:rPr>
          <w:noProof/>
        </w:rPr>
        <w:t>(45, 46)</w:t>
      </w:r>
      <w:r w:rsidR="00426199" w:rsidRPr="00006069">
        <w:fldChar w:fldCharType="end"/>
      </w:r>
      <w:r w:rsidR="0018603F">
        <w:t xml:space="preserve">. Therefore, </w:t>
      </w:r>
      <w:r w:rsidR="00420721">
        <w:t xml:space="preserve">so primary prevention initiation </w:t>
      </w:r>
      <w:r w:rsidR="00426199" w:rsidRPr="00006069">
        <w:t>is usually reliant on health care practitioners</w:t>
      </w:r>
      <w:r w:rsidR="00420721">
        <w:t xml:space="preserve"> who need to have the time and incentive to assess fracture risk and explain the purpose of treatment to </w:t>
      </w:r>
      <w:r w:rsidR="00420721" w:rsidRPr="0018603F">
        <w:t>their patients</w:t>
      </w:r>
      <w:r w:rsidR="00426199" w:rsidRPr="0018603F">
        <w:t xml:space="preserve">. </w:t>
      </w:r>
      <w:r w:rsidR="0018603F" w:rsidRPr="0018603F">
        <w:t xml:space="preserve">Consequently, </w:t>
      </w:r>
      <w:r w:rsidR="0018603F">
        <w:t>s</w:t>
      </w:r>
      <w:r w:rsidR="00426199" w:rsidRPr="0018603F">
        <w:t>econdary</w:t>
      </w:r>
      <w:r w:rsidR="00426199" w:rsidRPr="00006069">
        <w:t xml:space="preserve"> prevention</w:t>
      </w:r>
      <w:r w:rsidR="00420721">
        <w:t xml:space="preserve">, in which patients are identified for </w:t>
      </w:r>
      <w:r w:rsidR="00426199" w:rsidRPr="00006069">
        <w:t xml:space="preserve">treatment on the basis of a </w:t>
      </w:r>
      <w:r w:rsidR="00420721">
        <w:t>previous low trauma fracture,</w:t>
      </w:r>
      <w:r w:rsidR="00426199" w:rsidRPr="00006069">
        <w:t xml:space="preserve"> is the approach </w:t>
      </w:r>
      <w:r w:rsidRPr="00006069">
        <w:t>usually taken</w:t>
      </w:r>
      <w:r w:rsidR="00426199" w:rsidRPr="00006069">
        <w:t>.</w:t>
      </w:r>
      <w:r w:rsidR="00426199" w:rsidRPr="00426199">
        <w:rPr>
          <w:b/>
        </w:rPr>
        <w:t xml:space="preserve"> </w:t>
      </w:r>
    </w:p>
    <w:p w14:paraId="4CE67791" w14:textId="2DDFC5E2" w:rsidR="00426199" w:rsidRPr="00006069" w:rsidRDefault="00426199" w:rsidP="00DE0696">
      <w:pPr>
        <w:spacing w:after="120" w:line="360" w:lineRule="auto"/>
        <w:jc w:val="both"/>
      </w:pPr>
      <w:r w:rsidRPr="00006069">
        <w:t xml:space="preserve">Several methods have been explored </w:t>
      </w:r>
      <w:r w:rsidR="00006069" w:rsidRPr="00006069">
        <w:t xml:space="preserve">to enable fracture risk assessment and initiation of appropriate treatment </w:t>
      </w:r>
      <w:r w:rsidRPr="00006069">
        <w:t xml:space="preserve">– </w:t>
      </w:r>
      <w:r w:rsidR="00474313">
        <w:t>some based upon staff, others on IT and others</w:t>
      </w:r>
      <w:r w:rsidR="0018603F">
        <w:t xml:space="preserve"> </w:t>
      </w:r>
      <w:r w:rsidR="00474313">
        <w:t>upon a</w:t>
      </w:r>
      <w:r w:rsidRPr="00006069">
        <w:t xml:space="preserve"> combination of the two. </w:t>
      </w:r>
      <w:r w:rsidR="00474313">
        <w:t>The</w:t>
      </w:r>
      <w:r w:rsidRPr="00006069">
        <w:t xml:space="preserve"> multi-disciplinary Fracture Liaison Service</w:t>
      </w:r>
      <w:r w:rsidR="00006069">
        <w:t xml:space="preserve"> (FLS)</w:t>
      </w:r>
      <w:r w:rsidR="00474313">
        <w:t xml:space="preserve"> is one of the most successful of these systems</w:t>
      </w:r>
      <w:r w:rsidR="00006069">
        <w:t xml:space="preserve"> </w:t>
      </w:r>
      <w:r w:rsidRPr="00006069">
        <w:fldChar w:fldCharType="begin">
          <w:fldData xml:space="preserve">PEVuZE5vdGU+PENpdGU+PEF1dGhvcj5FaXNtYW48L0F1dGhvcj48WWVhcj4yMDEyPC9ZZWFyPjxS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yMDM5LTQ2PC9wYWdlcz48dm9sdW1lPjI3PC92b2x1bWU+PG51bWJlcj4xMDwvbnVtYmVy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</w:fldData>
        </w:fldChar>
      </w:r>
      <w:r w:rsidR="0018603F">
        <w:instrText xml:space="preserve"> ADDIN EN.CITE </w:instrText>
      </w:r>
      <w:r w:rsidR="0018603F">
        <w:fldChar w:fldCharType="begin">
          <w:fldData xml:space="preserve">PEVuZE5vdGU+PENpdGU+PEF1dGhvcj5FaXNtYW48L0F1dGhvcj48WWVhcj4yMDEyPC9ZZWFyPjxS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yMDM5LTQ2PC9wYWdlcz48dm9sdW1lPjI3PC92b2x1bWU+PG51bWJlcj4xMDwvbnVtYmVy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</w:fldData>
        </w:fldChar>
      </w:r>
      <w:r w:rsidR="0018603F">
        <w:instrText xml:space="preserve"> ADDIN EN.CITE.DATA </w:instrText>
      </w:r>
      <w:r w:rsidR="0018603F">
        <w:fldChar w:fldCharType="end"/>
      </w:r>
      <w:r w:rsidRPr="00006069">
        <w:fldChar w:fldCharType="separate"/>
      </w:r>
      <w:r w:rsidR="00A94FA4">
        <w:rPr>
          <w:noProof/>
        </w:rPr>
        <w:t>(47, 48)</w:t>
      </w:r>
      <w:r w:rsidRPr="00006069">
        <w:fldChar w:fldCharType="end"/>
      </w:r>
      <w:r w:rsidRPr="00006069">
        <w:t>,</w:t>
      </w:r>
      <w:r w:rsidRPr="00426199">
        <w:rPr>
          <w:b/>
        </w:rPr>
        <w:t xml:space="preserve"> </w:t>
      </w:r>
      <w:r w:rsidRPr="00006069">
        <w:t>incorporating rheumatologists,</w:t>
      </w:r>
      <w:r w:rsidR="00474313">
        <w:t xml:space="preserve"> orthogeriatricians,</w:t>
      </w:r>
      <w:r w:rsidRPr="00006069">
        <w:t xml:space="preserve"> other physicians</w:t>
      </w:r>
      <w:r w:rsidR="00474313">
        <w:t>,</w:t>
      </w:r>
      <w:r w:rsidR="0018603F">
        <w:t xml:space="preserve"> </w:t>
      </w:r>
      <w:r w:rsidRPr="00006069">
        <w:t>clinical nurse specialists</w:t>
      </w:r>
      <w:r w:rsidR="00474313">
        <w:t xml:space="preserve"> and allied health professionals</w:t>
      </w:r>
      <w:r w:rsidRPr="00006069">
        <w:t>.</w:t>
      </w:r>
      <w:r w:rsidRPr="00426199">
        <w:rPr>
          <w:b/>
        </w:rPr>
        <w:t xml:space="preserve"> </w:t>
      </w:r>
      <w:r w:rsidR="00006069" w:rsidRPr="00006069">
        <w:t>Members of the FLS</w:t>
      </w:r>
      <w:r w:rsidRPr="00006069">
        <w:t xml:space="preserve"> multidisciplinary team</w:t>
      </w:r>
      <w:r w:rsidR="00474313">
        <w:t>, coordinated by a lead clinician,</w:t>
      </w:r>
      <w:r w:rsidR="00006069" w:rsidRPr="00006069">
        <w:t xml:space="preserve"> work together</w:t>
      </w:r>
      <w:r w:rsidRPr="00006069">
        <w:t xml:space="preserve"> to </w:t>
      </w:r>
      <w:r w:rsidR="00474313">
        <w:t xml:space="preserve">optimise the </w:t>
      </w:r>
      <w:r w:rsidRPr="00006069">
        <w:t>medical management of patients admitted with fracture,</w:t>
      </w:r>
      <w:r w:rsidRPr="00426199">
        <w:rPr>
          <w:b/>
        </w:rPr>
        <w:t xml:space="preserve"> </w:t>
      </w:r>
      <w:r w:rsidR="00474313">
        <w:t>both in hospital and for long term</w:t>
      </w:r>
      <w:r w:rsidR="0018603F">
        <w:t xml:space="preserve"> </w:t>
      </w:r>
      <w:r w:rsidRPr="00006069">
        <w:t>fracture prevention</w:t>
      </w:r>
      <w:r w:rsidR="00A10BAB">
        <w:t xml:space="preserve"> </w:t>
      </w:r>
      <w:r w:rsidRPr="00006069">
        <w:fldChar w:fldCharType="begin">
          <w:fldData xml:space="preserve">PEVuZE5vdGU+PENpdGU+PEF1dGhvcj5EcmV3PC9BdXRob3I+PFllYXI+MjAxNjwvWWVhcj48UmVj
TnVtPjY5MzM8L1JlY051bT48RGlzcGxheVRleHQ+KDQ5KTwvRGlzcGxheVRleHQ+PHJlY29yZD48
cmVjLW51bWJlcj42OTMzPC9yZWMtbnVtYmVyPjxmb3JlaWduLWtleXM+PGtleSBhcHA9IkVOIiBk
Yi1pZD0idzU1OXd3MHJiYXBlemVlOWVzYjVzYXhmOXdyNTVhcjJzdHpzIiB0aW1lc3RhbXA9IjE0
ODAzNjgyNjgiPjY5MzM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IEludDwvYWJici0xPjwvcGVyaW9kaWNhbD48cGFnZXM+MTcxOS0yNzwvcGFnZXM+PHZv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</w:fldData>
        </w:fldChar>
      </w:r>
      <w:r w:rsidR="00A94FA4">
        <w:instrText xml:space="preserve"> ADDIN EN.CITE </w:instrText>
      </w:r>
      <w:r w:rsidR="00A94FA4">
        <w:fldChar w:fldCharType="begin">
          <w:fldData xml:space="preserve">PEVuZE5vdGU+PENpdGU+PEF1dGhvcj5EcmV3PC9BdXRob3I+PFllYXI+MjAxNjwvWWVhcj48UmVj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</w:fldData>
        </w:fldChar>
      </w:r>
      <w:r w:rsidR="00A94FA4">
        <w:instrText xml:space="preserve"> ADDIN EN.CITE.DATA </w:instrText>
      </w:r>
      <w:r w:rsidR="00A94FA4">
        <w:fldChar w:fldCharType="end"/>
      </w:r>
      <w:r w:rsidRPr="00006069">
        <w:fldChar w:fldCharType="separate"/>
      </w:r>
      <w:r w:rsidR="00A94FA4">
        <w:rPr>
          <w:noProof/>
        </w:rPr>
        <w:t>(49)</w:t>
      </w:r>
      <w:r w:rsidRPr="00006069">
        <w:fldChar w:fldCharType="end"/>
      </w:r>
      <w:r w:rsidRPr="00006069">
        <w:t>.</w:t>
      </w:r>
      <w:r w:rsidRPr="00426199">
        <w:rPr>
          <w:b/>
        </w:rPr>
        <w:t xml:space="preserve"> </w:t>
      </w:r>
      <w:r w:rsidR="00006069" w:rsidRPr="00006069">
        <w:t xml:space="preserve"> “Capture the Fracture</w:t>
      </w:r>
      <w:r w:rsidR="00B54FFA" w:rsidRPr="009B4BA6">
        <w:rPr>
          <w:vertAlign w:val="superscript"/>
        </w:rPr>
        <w:sym w:font="Symbol" w:char="F0E2"/>
      </w:r>
      <w:r w:rsidR="00006069" w:rsidRPr="00006069">
        <w:t>”</w:t>
      </w:r>
      <w:r w:rsidR="00474313">
        <w:t>, an initiative</w:t>
      </w:r>
      <w:r w:rsidR="00006069" w:rsidRPr="00006069">
        <w:t xml:space="preserve"> instituted by the International</w:t>
      </w:r>
      <w:r w:rsidRPr="00006069">
        <w:t xml:space="preserve"> Osteoporosis Foundation</w:t>
      </w:r>
      <w:r w:rsidR="00006069" w:rsidRPr="00006069">
        <w:t xml:space="preserve"> (</w:t>
      </w:r>
      <w:hyperlink r:id="rId7" w:history="1">
        <w:r w:rsidR="00006069" w:rsidRPr="00006069">
          <w:rPr>
            <w:rStyle w:val="Hyperlink"/>
            <w:color w:val="000000" w:themeColor="text1"/>
          </w:rPr>
          <w:t>http://www.capturethefracture.org/</w:t>
        </w:r>
      </w:hyperlink>
      <w:r w:rsidR="00006069" w:rsidRPr="00006069">
        <w:t xml:space="preserve"> )</w:t>
      </w:r>
      <w:r w:rsidRPr="00006069">
        <w:t xml:space="preserve"> </w:t>
      </w:r>
      <w:r w:rsidR="00006069">
        <w:t>is “</w:t>
      </w:r>
      <w:r w:rsidRPr="00006069">
        <w:rPr>
          <w:shd w:val="clear" w:color="auto" w:fill="FCFBFB"/>
        </w:rPr>
        <w:t>a global campaign to facilitate the implementation of coordinated, multi-disciplinary models of care for secondary fracture prevention.”</w:t>
      </w:r>
      <w:r w:rsidRPr="00426199">
        <w:rPr>
          <w:rStyle w:val="apple-converted-space"/>
          <w:b/>
          <w:shd w:val="clear" w:color="auto" w:fill="FCFBFB"/>
        </w:rPr>
        <w:t> </w:t>
      </w:r>
      <w:r w:rsidRPr="00426199">
        <w:rPr>
          <w:b/>
        </w:rPr>
        <w:t xml:space="preserve"> </w:t>
      </w:r>
      <w:r w:rsidR="00474313">
        <w:t>Capture the Fracture</w:t>
      </w:r>
      <w:r w:rsidR="0018603F" w:rsidRPr="009B4BA6">
        <w:rPr>
          <w:vertAlign w:val="superscript"/>
        </w:rPr>
        <w:sym w:font="Symbol" w:char="F0E2"/>
      </w:r>
      <w:r w:rsidRPr="00006069">
        <w:t xml:space="preserve"> has provided secondary fracture prevention</w:t>
      </w:r>
      <w:r w:rsidR="00474313">
        <w:t xml:space="preserve"> guidance</w:t>
      </w:r>
      <w:r w:rsidRPr="00006069">
        <w:t xml:space="preserve">, and also a global </w:t>
      </w:r>
      <w:r w:rsidRPr="00006069">
        <w:lastRenderedPageBreak/>
        <w:t>map</w:t>
      </w:r>
      <w:r w:rsidR="00474313">
        <w:t xml:space="preserve"> of secondary fracture prevention services</w:t>
      </w:r>
      <w:r w:rsidRPr="00006069">
        <w:t>, with a quality grading scheme</w:t>
      </w:r>
      <w:r w:rsidR="00474313">
        <w:t>, graded by assessed application and description of the service</w:t>
      </w:r>
      <w:r w:rsidR="00A10BAB">
        <w:t xml:space="preserve"> </w:t>
      </w:r>
      <w:r w:rsidRPr="00006069">
        <w:fldChar w:fldCharType="begin">
          <w:fldData xml:space="preserve">PEVuZE5vdGU+PENpdGU+PEF1dGhvcj5Ba2Vzc29uPC9BdXRob3I+PFllYXI+MjAxMzwvWWVhcj48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2lzIEludGVybmF0aW9uYWw8L2Z1bGwtdGl0bGU+PGFi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NpcyBJbnRlcm5hdGlvbmFsPC9mdWxsLXRpdGxlPjxhYmJy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</w:fldData>
        </w:fldChar>
      </w:r>
      <w:r w:rsidR="0018603F">
        <w:instrText xml:space="preserve"> ADDIN EN.CITE </w:instrText>
      </w:r>
      <w:r w:rsidR="0018603F">
        <w:fldChar w:fldCharType="begin">
          <w:fldData xml:space="preserve">PEVuZE5vdGU+PENpdGU+PEF1dGhvcj5Ba2Vzc29uPC9BdXRob3I+PFllYXI+MjAxMzwvWWVhcj48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</w:fldData>
        </w:fldChar>
      </w:r>
      <w:r w:rsidR="0018603F">
        <w:instrText xml:space="preserve"> ADDIN EN.CITE.DATA </w:instrText>
      </w:r>
      <w:r w:rsidR="0018603F">
        <w:fldChar w:fldCharType="end"/>
      </w:r>
      <w:r w:rsidRPr="00006069">
        <w:fldChar w:fldCharType="separate"/>
      </w:r>
      <w:r w:rsidR="00A94FA4">
        <w:rPr>
          <w:noProof/>
        </w:rPr>
        <w:t>(50, 51)</w:t>
      </w:r>
      <w:r w:rsidRPr="00006069">
        <w:fldChar w:fldCharType="end"/>
      </w:r>
      <w:r w:rsidRPr="00006069">
        <w:t>.</w:t>
      </w:r>
      <w:r w:rsidRPr="00426199">
        <w:rPr>
          <w:b/>
        </w:rPr>
        <w:t xml:space="preserve"> </w:t>
      </w:r>
      <w:r w:rsidR="00474313">
        <w:t>This scheme has helped to document the huge</w:t>
      </w:r>
      <w:r w:rsidR="00006069" w:rsidRPr="00006069">
        <w:t xml:space="preserve"> variation </w:t>
      </w:r>
      <w:r w:rsidRPr="00006069">
        <w:t>in the quality</w:t>
      </w:r>
      <w:r w:rsidR="00474313">
        <w:t>, scope and availability</w:t>
      </w:r>
      <w:r w:rsidRPr="00006069">
        <w:t xml:space="preserve"> of secondary prevention facilities</w:t>
      </w:r>
      <w:r w:rsidR="00006069" w:rsidRPr="00006069">
        <w:t>, not only within, but also between countries</w:t>
      </w:r>
      <w:r w:rsidRPr="00006069">
        <w:t>.</w:t>
      </w:r>
      <w:r w:rsidR="00474313">
        <w:t xml:space="preserve"> The Capture the Fracture initiative aims to raise the quality and coverage of these services, and has been shown to be both clinically valuable and cost-effective</w:t>
      </w:r>
      <w:r w:rsidRPr="00006069">
        <w:t xml:space="preserve"> </w:t>
      </w:r>
      <w:r w:rsidRPr="00006069">
        <w:fldChar w:fldCharType="begin">
          <w:fldData xml:space="preserve">PEVuZE5vdGU+PENpdGU+PEF1dGhvcj5NaXRjaGVsbDwvQXV0aG9yPjxZZWFyPjIwMTY8L1llYXI+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YWJici0xPkJlc3QgcHJhY3RpY2UgJmFt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</w:fldData>
        </w:fldChar>
      </w:r>
      <w:r w:rsidR="00A94FA4">
        <w:instrText xml:space="preserve"> ADDIN EN.CITE </w:instrText>
      </w:r>
      <w:r w:rsidR="00A94FA4">
        <w:fldChar w:fldCharType="begin">
          <w:fldData xml:space="preserve">PEVuZE5vdGU+PENpdGU+PEF1dGhvcj5NaXRjaGVsbDwvQXV0aG9yPjxZZWFyPjIwMTY8L1llYXI+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</w:fldData>
        </w:fldChar>
      </w:r>
      <w:r w:rsidR="00A94FA4">
        <w:instrText xml:space="preserve"> ADDIN EN.CITE.DATA </w:instrText>
      </w:r>
      <w:r w:rsidR="00A94FA4">
        <w:fldChar w:fldCharType="end"/>
      </w:r>
      <w:r w:rsidRPr="00006069">
        <w:fldChar w:fldCharType="separate"/>
      </w:r>
      <w:r w:rsidR="00A94FA4">
        <w:rPr>
          <w:noProof/>
        </w:rPr>
        <w:t>(52)</w:t>
      </w:r>
      <w:r w:rsidRPr="00006069">
        <w:fldChar w:fldCharType="end"/>
      </w:r>
      <w:r w:rsidRPr="00006069">
        <w:t>.</w:t>
      </w:r>
    </w:p>
    <w:p w14:paraId="4085C134" w14:textId="357F8B4A" w:rsidR="00426199" w:rsidRPr="00CC3177" w:rsidRDefault="00CC3177" w:rsidP="00DE0696">
      <w:pPr>
        <w:spacing w:after="120" w:line="360" w:lineRule="auto"/>
        <w:jc w:val="both"/>
      </w:pPr>
      <w:r w:rsidRPr="00CC3177">
        <w:t>Vertebral fracture case finding is an additive approach to secondary fracture prevention</w:t>
      </w:r>
      <w:r w:rsidR="0018603F">
        <w:t>,</w:t>
      </w:r>
      <w:r w:rsidRPr="00CC3177">
        <w:t xml:space="preserve"> as many </w:t>
      </w:r>
      <w:r w:rsidR="00C02C30">
        <w:t xml:space="preserve">such events </w:t>
      </w:r>
      <w:r w:rsidRPr="00CC3177">
        <w:t xml:space="preserve">go undetected </w:t>
      </w:r>
      <w:r w:rsidR="00426199" w:rsidRPr="00CC3177">
        <w:t xml:space="preserve"> – </w:t>
      </w:r>
      <w:r w:rsidR="00E53C6B">
        <w:t>it has been shown that around</w:t>
      </w:r>
      <w:r w:rsidR="00E53C6B" w:rsidRPr="00CC3177">
        <w:t xml:space="preserve"> </w:t>
      </w:r>
      <w:r w:rsidR="00426199" w:rsidRPr="00CC3177">
        <w:t xml:space="preserve">12% of postmenopausal women with osteoporosis have </w:t>
      </w:r>
      <w:r w:rsidR="00E53C6B">
        <w:t>one or more vertebral deformities</w:t>
      </w:r>
      <w:r w:rsidR="00426199" w:rsidRPr="00CC3177">
        <w:t xml:space="preserve">, </w:t>
      </w:r>
      <w:r w:rsidR="00E53C6B">
        <w:t xml:space="preserve">but fewer than one in three </w:t>
      </w:r>
      <w:r w:rsidR="00426199" w:rsidRPr="00CC3177">
        <w:t xml:space="preserve">of these individuals </w:t>
      </w:r>
      <w:r w:rsidR="00E53C6B" w:rsidRPr="00CC3177">
        <w:t>com</w:t>
      </w:r>
      <w:r w:rsidR="00E53C6B">
        <w:t>e</w:t>
      </w:r>
      <w:r w:rsidR="00E53C6B" w:rsidRPr="00CC3177">
        <w:t xml:space="preserve"> </w:t>
      </w:r>
      <w:r w:rsidR="00426199" w:rsidRPr="00CC3177">
        <w:t xml:space="preserve">to clinical attention </w:t>
      </w:r>
      <w:r w:rsidR="00426199" w:rsidRPr="00CC3177">
        <w:fldChar w:fldCharType="begin"/>
      </w:r>
      <w:r w:rsidR="0018603F">
        <w:instrText xml:space="preserve"> ADDIN EN.CITE &lt;EndNote&gt;&lt;Cite&gt;&lt;Author&gt;Cooper&lt;/Author&gt;&lt;Year&gt;1992&lt;/Year&gt;&lt;RecNum&gt;1529&lt;/RecNum&gt;&lt;DisplayText&gt;(53)&lt;/DisplayText&gt;&lt;record&gt;&lt;rec-number&gt;1529&lt;/rec-number&gt;&lt;foreign-keys&gt;&lt;key app="EN" db-id="w559ww0rbapezee9esb5saxf9wr55ar2stzs" timestamp="0"&gt;1529&lt;/key&gt;&lt;/foreign-keys&gt;&lt;ref-type name="Journal Article"&gt;17&lt;/ref-type&gt;&lt;contributors&gt;&lt;authors&gt;&lt;author&gt;Cooper, C.&lt;/author&gt;&lt;author&gt;Atkinson, E. J.&lt;/author&gt;&lt;author&gt;O&amp;apos;Fallon, W. M.&lt;/author&gt;&lt;author&gt;Melton, L. J.&lt;/author&gt;&lt;/authors&gt;&lt;/contributors&gt;&lt;auth-address&gt;Department of Health Sciences Research, Mayo Clinic and Foundation, Rochester, MinnesotaPMID- 0001570766EDAT- 1992/02/01 00:00MHDA- 1992/02/01 00:00&lt;/auth-address&gt;&lt;titles&gt;&lt;title&gt;Incidence of clinically diagnosed vertebral fractures: a population-based study in Rochester, Minnesota, 1985-1989&lt;/title&gt;&lt;secondary-title&gt;J Bone Miner Res&lt;/secondary-title&gt;&lt;/titles&gt;&lt;periodical&gt;&lt;full-title&gt;J Bone Miner Res&lt;/full-title&gt;&lt;abbr-1&gt;Journal of bone and mineral research : the official journal of the American Society for Bone and Mineral Research&lt;/abbr-1&gt;&lt;/periodical&gt;&lt;pages&gt;221-227&lt;/pages&gt;&lt;volume&gt;7&lt;/volume&gt;&lt;number&gt;2&lt;/number&gt;&lt;reprint-edition&gt;NOT IN FILE&lt;/reprint-edition&gt;&lt;keywords&gt;&lt;keyword&gt;Adult&lt;/keyword&gt;&lt;keyword&gt;Age Factors&lt;/keyword&gt;&lt;keyword&gt;Aged&lt;/keyword&gt;&lt;keyword&gt;Female&lt;/keyword&gt;&lt;keyword&gt;Human&lt;/keyword&gt;&lt;keyword&gt;Incidence&lt;/keyword&gt;&lt;keyword&gt;Male&lt;/keyword&gt;&lt;keyword&gt;Minnesota&lt;/keyword&gt;&lt;keyword&gt;epidemiology&lt;/keyword&gt;&lt;keyword&gt;Retrospective Studies&lt;/keyword&gt;&lt;keyword&gt;Sex Factors&lt;/keyword&gt;&lt;keyword&gt;Spinal Fractures&lt;/keyword&gt;&lt;keyword&gt;radiography&lt;/keyword&gt;&lt;keyword&gt;Support,Non-U.S.Gov&amp;apos;t&lt;/keyword&gt;&lt;keyword&gt;Support,U.S.Gov&amp;apos;t,P.H.S.&lt;/keyword&gt;&lt;keyword&gt;Fractures&lt;/keyword&gt;&lt;keyword&gt;Osteoporosis&lt;/keyword&gt;&lt;keyword&gt;Women&lt;/keyword&gt;&lt;keyword&gt;Sweden&lt;/keyword&gt;&lt;keyword&gt;Prevalence&lt;/keyword&gt;&lt;keyword&gt;Research&lt;/keyword&gt;&lt;/keywords&gt;&lt;dates&gt;&lt;year&gt;1992&lt;/year&gt;&lt;/dates&gt;&lt;urls&gt;&lt;/urls&gt;&lt;/record&gt;&lt;/Cite&gt;&lt;/EndNote&gt;</w:instrText>
      </w:r>
      <w:r w:rsidR="00426199" w:rsidRPr="00CC3177">
        <w:fldChar w:fldCharType="separate"/>
      </w:r>
      <w:r w:rsidR="00A94FA4">
        <w:rPr>
          <w:noProof/>
        </w:rPr>
        <w:t>(53)</w:t>
      </w:r>
      <w:r w:rsidR="00426199" w:rsidRPr="00CC3177">
        <w:fldChar w:fldCharType="end"/>
      </w:r>
      <w:r w:rsidR="00426199" w:rsidRPr="00CC3177">
        <w:t xml:space="preserve">. </w:t>
      </w:r>
      <w:r w:rsidR="00134C59">
        <w:t xml:space="preserve">Primary care-based </w:t>
      </w:r>
      <w:r w:rsidR="00A94B4F">
        <w:t>screening</w:t>
      </w:r>
      <w:r w:rsidR="00134C59" w:rsidRPr="00CC3177">
        <w:t xml:space="preserve"> </w:t>
      </w:r>
      <w:r w:rsidR="00426199" w:rsidRPr="00CC3177">
        <w:t>strategies</w:t>
      </w:r>
      <w:r w:rsidR="0018603F">
        <w:t xml:space="preserve"> </w:t>
      </w:r>
      <w:r w:rsidR="00426199" w:rsidRPr="00CC3177">
        <w:fldChar w:fldCharType="begin">
          <w:fldData xml:space="preserve">PEVuZE5vdGU+PENpdGU+PEF1dGhvcj5DbGFyazwvQXV0aG9yPjxZZWFyPjIwMTI8L1llYXI+PFJl
Y051bT42OTE0PC9SZWNOdW0+PERpc3BsYXlUZXh0Pig1NCk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A94FA4">
        <w:instrText xml:space="preserve"> ADDIN EN.CITE </w:instrText>
      </w:r>
      <w:r w:rsidR="00A94FA4">
        <w:fldChar w:fldCharType="begin">
          <w:fldData xml:space="preserve">PEVuZE5vdGU+PENpdGU+PEF1dGhvcj5DbGFyazwvQXV0aG9yPjxZZWFyPjIwMTI8L1llYXI+PFJl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</w:fldData>
        </w:fldChar>
      </w:r>
      <w:r w:rsidR="00A94FA4">
        <w:instrText xml:space="preserve"> ADDIN EN.CITE.DATA </w:instrText>
      </w:r>
      <w:r w:rsidR="00A94FA4">
        <w:fldChar w:fldCharType="end"/>
      </w:r>
      <w:r w:rsidR="00426199" w:rsidRPr="00CC3177">
        <w:fldChar w:fldCharType="separate"/>
      </w:r>
      <w:r w:rsidR="00A94FA4">
        <w:rPr>
          <w:noProof/>
        </w:rPr>
        <w:t>(54)</w:t>
      </w:r>
      <w:r w:rsidR="00426199" w:rsidRPr="00CC3177">
        <w:fldChar w:fldCharType="end"/>
      </w:r>
      <w:r w:rsidR="0018603F">
        <w:t xml:space="preserve">, </w:t>
      </w:r>
      <w:r w:rsidR="00134C59">
        <w:t xml:space="preserve">and history taking methods </w:t>
      </w:r>
      <w:r w:rsidR="00426199" w:rsidRPr="00CC3177">
        <w:t>distinguishing</w:t>
      </w:r>
      <w:r w:rsidR="00134C59">
        <w:t xml:space="preserve"> “vertebral fracture-type</w:t>
      </w:r>
      <w:r w:rsidR="00426199" w:rsidRPr="00CC3177">
        <w:t xml:space="preserve"> back pain</w:t>
      </w:r>
      <w:r w:rsidR="00134C59">
        <w:t>” from other types of back pain</w:t>
      </w:r>
      <w:r w:rsidR="00426199" w:rsidRPr="00CC3177">
        <w:t xml:space="preserve"> may </w:t>
      </w:r>
      <w:r w:rsidR="00134C59">
        <w:t>assist their detection</w:t>
      </w:r>
      <w:r w:rsidR="00117B12">
        <w:t xml:space="preserve"> </w:t>
      </w:r>
      <w:r w:rsidR="00117B12" w:rsidRPr="00CC3177">
        <w:fldChar w:fldCharType="begin"/>
      </w:r>
      <w:r w:rsidR="00A94FA4">
        <w:instrText xml:space="preserve"> ADDIN EN.CITE &lt;EndNote&gt;&lt;Cite&gt;&lt;Author&gt;Clark&lt;/Author&gt;&lt;Year&gt;2016&lt;/Year&gt;&lt;RecNum&gt;6915&lt;/RecNum&gt;&lt;DisplayText&gt;(55)&lt;/DisplayText&gt;&lt;record&gt;&lt;rec-number&gt;6915&lt;/rec-number&gt;&lt;foreign-keys&gt;&lt;key app="EN" db-id="w559ww0rbapezee9esb5saxf9wr55ar2stzs" timestamp="1480328311"&gt;6915&lt;/key&gt;&lt;/foreign-keys&gt;&lt;ref-type name="Journal Article"&gt;17&lt;/ref-type&gt;&lt;contributors&gt;&lt;authors&gt;&lt;author&gt;Clark, E. M.&lt;/author&gt;&lt;author&gt;Gooberman-Hill, R.&lt;/author&gt;&lt;author&gt;Peters, T. J.&lt;/author&gt;&lt;/authors&gt;&lt;/contributors&gt;&lt;auth-address&gt;Musculoskeletal Research Unit, School of Clinical Sciences, Southmead Hospital, University of Bristol, Learning and Research Building, Bristol, BS10 5NB, UK. Emma.Clark@bristol.ac.uk.&amp;#xD;Musculoskeletal Research Unit, School of Clinical Sciences, Southmead Hospital, University of Bristol, Learning and Research Building, Bristol, BS10 5NB, UK.&lt;/auth-address&gt;&lt;titles&gt;&lt;title&gt;Using self-reports of pain and other variables to distinguish between older women with back pain due to vertebral fractures and those with back pain due to degenerative change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1459-67&lt;/pages&gt;&lt;volume&gt;27&lt;/volume&gt;&lt;number&gt;4&lt;/number&gt;&lt;edition&gt;2015/11/14&lt;/edition&gt;&lt;keywords&gt;&lt;keyword&gt;Back pain&lt;/keyword&gt;&lt;keyword&gt;Case control study&lt;/keyword&gt;&lt;keyword&gt;Osteoporotic vertebral fracture&lt;/keyword&gt;&lt;keyword&gt;Self-reported pain descriptors&lt;/keyword&gt;&lt;/keywords&gt;&lt;dates&gt;&lt;year&gt;2016&lt;/year&gt;&lt;pub-dates&gt;&lt;date&gt;Apr&lt;/date&gt;&lt;/pub-dates&gt;&lt;/dates&gt;&lt;isbn&gt;0937-941x&lt;/isbn&gt;&lt;accession-num&gt;26564228&lt;/accession-num&gt;&lt;urls&gt;&lt;/urls&gt;&lt;custom2&gt;PMC4791465&lt;/custom2&gt;&lt;electronic-resource-num&gt;10.1007/s00198-015-3397-2&lt;/electronic-resource-num&gt;&lt;remote-database-provider&gt;NLM&lt;/remote-database-provider&gt;&lt;language&gt;Eng&lt;/language&gt;&lt;/record&gt;&lt;/Cite&gt;&lt;/EndNote&gt;</w:instrText>
      </w:r>
      <w:r w:rsidR="00117B12" w:rsidRPr="00CC3177">
        <w:fldChar w:fldCharType="separate"/>
      </w:r>
      <w:r w:rsidR="00A94FA4">
        <w:rPr>
          <w:noProof/>
        </w:rPr>
        <w:t>(55)</w:t>
      </w:r>
      <w:r w:rsidR="00117B12" w:rsidRPr="00CC3177">
        <w:fldChar w:fldCharType="end"/>
      </w:r>
      <w:r>
        <w:t xml:space="preserve">. </w:t>
      </w:r>
      <w:r w:rsidRPr="00CC3177">
        <w:t>Different methods for radiological assessment of vertebral fractures exist</w:t>
      </w:r>
      <w:r w:rsidR="00426199" w:rsidRPr="00CC3177">
        <w:t xml:space="preserve">, </w:t>
      </w:r>
      <w:r w:rsidR="00A94B4F">
        <w:t xml:space="preserve">including radiographs, CT scans and vertebral fracture software in DXA. The automated detection of prevalent vertebral fracture on CT scans using artificial intelligence technologies will be another avenue for secondary fracture prevention </w:t>
      </w:r>
      <w:r w:rsidR="00117B12" w:rsidRPr="00CC3177">
        <w:fldChar w:fldCharType="begin">
          <w:fldData xml:space="preserve">PEVuZE5vdGU+PENpdGU+PEF1dGhvcj5PZWk8L0F1dGhvcj48WWVhcj4yMDE4PC9ZZWFyPjxSZWNO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1NjAtNTY4PC9wYWdlcz48dm9sdW1lPjMzPC92b2x1bWU+PG51bWJlcj40PC9udW1iZXI+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</w:fldData>
        </w:fldChar>
      </w:r>
      <w:r w:rsidR="00A94FA4">
        <w:instrText xml:space="preserve"> ADDIN EN.CITE </w:instrText>
      </w:r>
      <w:r w:rsidR="00A94FA4">
        <w:fldChar w:fldCharType="begin">
          <w:fldData xml:space="preserve">PEVuZE5vdGU+PENpdGU+PEF1dGhvcj5PZWk8L0F1dGhvcj48WWVhcj4yMDE4PC9ZZWFyPjxSZWNO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</w:fldData>
        </w:fldChar>
      </w:r>
      <w:r w:rsidR="00A94FA4">
        <w:instrText xml:space="preserve"> ADDIN EN.CITE.DATA </w:instrText>
      </w:r>
      <w:r w:rsidR="00A94FA4">
        <w:fldChar w:fldCharType="end"/>
      </w:r>
      <w:r w:rsidR="00117B12" w:rsidRPr="00CC3177">
        <w:fldChar w:fldCharType="separate"/>
      </w:r>
      <w:r w:rsidR="00A94FA4">
        <w:rPr>
          <w:noProof/>
        </w:rPr>
        <w:t>(56, 57)</w:t>
      </w:r>
      <w:r w:rsidR="00117B12" w:rsidRPr="00CC3177">
        <w:fldChar w:fldCharType="end"/>
      </w:r>
      <w:r>
        <w:t>.</w:t>
      </w:r>
      <w:r w:rsidRPr="00CC3177">
        <w:t xml:space="preserve"> </w:t>
      </w:r>
    </w:p>
    <w:p w14:paraId="6651C553" w14:textId="77777777" w:rsidR="00426199" w:rsidRPr="00426199" w:rsidRDefault="00426199" w:rsidP="00DE0696">
      <w:pPr>
        <w:spacing w:line="360" w:lineRule="auto"/>
        <w:jc w:val="both"/>
        <w:rPr>
          <w:b/>
        </w:rPr>
      </w:pPr>
      <w:r w:rsidRPr="00426199">
        <w:rPr>
          <w:b/>
        </w:rPr>
        <w:t>Primary prevention: starting treatment</w:t>
      </w:r>
      <w:r w:rsidR="00ED41BF">
        <w:rPr>
          <w:b/>
        </w:rPr>
        <w:t xml:space="preserve"> in individuals at high fracture risk</w:t>
      </w:r>
    </w:p>
    <w:p w14:paraId="6A0BEE65" w14:textId="3315D096" w:rsidR="00D03A68" w:rsidRDefault="00D03A68" w:rsidP="00DE0696">
      <w:pPr>
        <w:spacing w:line="360" w:lineRule="auto"/>
        <w:jc w:val="both"/>
        <w:rPr>
          <w:lang w:val="en-NZ"/>
        </w:rPr>
      </w:pPr>
      <w:r w:rsidRPr="00D03A68">
        <w:rPr>
          <w:lang w:val="en-NZ"/>
        </w:rPr>
        <w:lastRenderedPageBreak/>
        <w:t xml:space="preserve">In osteoporosis, there is ongoing debate regarding </w:t>
      </w:r>
      <w:r w:rsidR="00426199" w:rsidRPr="00D03A68">
        <w:rPr>
          <w:lang w:val="en-NZ"/>
        </w:rPr>
        <w:t xml:space="preserve">the benefits of a </w:t>
      </w:r>
      <w:r w:rsidR="007E30A4">
        <w:rPr>
          <w:lang w:val="en-NZ"/>
        </w:rPr>
        <w:t xml:space="preserve">widespread </w:t>
      </w:r>
      <w:r w:rsidR="00426199" w:rsidRPr="00D03A68">
        <w:rPr>
          <w:lang w:val="en-NZ"/>
        </w:rPr>
        <w:t>systematic screening approach</w:t>
      </w:r>
      <w:r w:rsidR="007E30A4">
        <w:rPr>
          <w:lang w:val="en-NZ"/>
        </w:rPr>
        <w:t>, leading to higher treatment rates</w:t>
      </w:r>
      <w:r w:rsidR="00426199" w:rsidRPr="00D03A68">
        <w:rPr>
          <w:lang w:val="en-NZ"/>
        </w:rPr>
        <w:t xml:space="preserve"> </w:t>
      </w:r>
      <w:r w:rsidRPr="00D03A68">
        <w:rPr>
          <w:lang w:val="en-NZ"/>
        </w:rPr>
        <w:t>(</w:t>
      </w:r>
      <w:r w:rsidR="00426199" w:rsidRPr="00D03A68">
        <w:rPr>
          <w:lang w:val="en-NZ"/>
        </w:rPr>
        <w:t xml:space="preserve">with </w:t>
      </w:r>
      <w:r w:rsidR="007E30A4">
        <w:rPr>
          <w:lang w:val="en-NZ"/>
        </w:rPr>
        <w:t>its associated cost and side-effect risk</w:t>
      </w:r>
      <w:r w:rsidRPr="00D03A68">
        <w:rPr>
          <w:lang w:val="en-NZ"/>
        </w:rPr>
        <w:t>)</w:t>
      </w:r>
      <w:r w:rsidR="00426199" w:rsidRPr="00D03A68">
        <w:rPr>
          <w:lang w:val="en-NZ"/>
        </w:rPr>
        <w:t xml:space="preserve">, and a case-finding </w:t>
      </w:r>
      <w:r w:rsidR="007E30A4">
        <w:rPr>
          <w:lang w:val="en-NZ"/>
        </w:rPr>
        <w:t>approach</w:t>
      </w:r>
      <w:r w:rsidR="007E30A4" w:rsidRPr="00D03A68">
        <w:rPr>
          <w:lang w:val="en-NZ"/>
        </w:rPr>
        <w:t xml:space="preserve"> </w:t>
      </w:r>
      <w:r w:rsidR="00426199" w:rsidRPr="00D03A68">
        <w:rPr>
          <w:lang w:val="en-NZ"/>
        </w:rPr>
        <w:t>focused on tho</w:t>
      </w:r>
      <w:r>
        <w:rPr>
          <w:lang w:val="en-NZ"/>
        </w:rPr>
        <w:t xml:space="preserve">se at </w:t>
      </w:r>
      <w:r w:rsidR="007E30A4">
        <w:rPr>
          <w:lang w:val="en-NZ"/>
        </w:rPr>
        <w:t xml:space="preserve">highest </w:t>
      </w:r>
      <w:r>
        <w:rPr>
          <w:lang w:val="en-NZ"/>
        </w:rPr>
        <w:t>individual risk (</w:t>
      </w:r>
      <w:r w:rsidR="00426199" w:rsidRPr="00D03A68">
        <w:rPr>
          <w:lang w:val="en-NZ"/>
        </w:rPr>
        <w:t xml:space="preserve">with </w:t>
      </w:r>
      <w:r w:rsidR="007E30A4">
        <w:rPr>
          <w:lang w:val="en-NZ"/>
        </w:rPr>
        <w:t xml:space="preserve">its </w:t>
      </w:r>
      <w:r w:rsidR="00426199" w:rsidRPr="00D03A68">
        <w:rPr>
          <w:lang w:val="en-NZ"/>
        </w:rPr>
        <w:t>associated</w:t>
      </w:r>
      <w:r w:rsidR="007E30A4">
        <w:rPr>
          <w:lang w:val="en-NZ"/>
        </w:rPr>
        <w:t xml:space="preserve"> issue of</w:t>
      </w:r>
      <w:r w:rsidR="00426199" w:rsidRPr="00D03A68">
        <w:rPr>
          <w:lang w:val="en-NZ"/>
        </w:rPr>
        <w:t xml:space="preserve"> under-treatment</w:t>
      </w:r>
      <w:r>
        <w:rPr>
          <w:lang w:val="en-NZ"/>
        </w:rPr>
        <w:t>)</w:t>
      </w:r>
      <w:r w:rsidR="00426199" w:rsidRPr="00D03A68">
        <w:rPr>
          <w:lang w:val="en-NZ"/>
        </w:rPr>
        <w:t>.</w:t>
      </w:r>
      <w:r w:rsidR="00426199" w:rsidRPr="00426199">
        <w:rPr>
          <w:b/>
          <w:lang w:val="en-NZ"/>
        </w:rPr>
        <w:t xml:space="preserve"> </w:t>
      </w:r>
      <w:r w:rsidRPr="00D03A68">
        <w:rPr>
          <w:lang w:val="en-NZ"/>
        </w:rPr>
        <w:t xml:space="preserve">Whilst </w:t>
      </w:r>
      <w:r w:rsidR="00426199" w:rsidRPr="00D03A68">
        <w:rPr>
          <w:lang w:val="en-NZ"/>
        </w:rPr>
        <w:t>DXA</w:t>
      </w:r>
      <w:r w:rsidR="007E30A4">
        <w:rPr>
          <w:lang w:val="en-NZ"/>
        </w:rPr>
        <w:t>-based osteoporosis</w:t>
      </w:r>
      <w:r w:rsidR="00426199" w:rsidRPr="00D03A68">
        <w:rPr>
          <w:lang w:val="en-NZ"/>
        </w:rPr>
        <w:t xml:space="preserve"> screening is </w:t>
      </w:r>
      <w:r w:rsidR="00C02C30">
        <w:rPr>
          <w:lang w:val="en-NZ"/>
        </w:rPr>
        <w:t xml:space="preserve">officially a </w:t>
      </w:r>
      <w:r w:rsidR="00426199" w:rsidRPr="00D03A68">
        <w:rPr>
          <w:lang w:val="en-NZ"/>
        </w:rPr>
        <w:t>standard</w:t>
      </w:r>
      <w:r w:rsidR="00C02C30">
        <w:rPr>
          <w:lang w:val="en-NZ"/>
        </w:rPr>
        <w:t xml:space="preserve"> policy</w:t>
      </w:r>
      <w:r w:rsidR="00426199" w:rsidRPr="00D03A68">
        <w:rPr>
          <w:lang w:val="en-NZ"/>
        </w:rPr>
        <w:t xml:space="preserve"> in the US</w:t>
      </w:r>
      <w:r w:rsidR="007E30A4">
        <w:rPr>
          <w:lang w:val="en-NZ"/>
        </w:rPr>
        <w:t xml:space="preserve"> (at age  65 </w:t>
      </w:r>
      <w:r w:rsidR="00426199" w:rsidRPr="00D03A68">
        <w:rPr>
          <w:lang w:val="en-NZ"/>
        </w:rPr>
        <w:t xml:space="preserve">years in women, age 70 in men, and in individuals over 50 years who have suffered </w:t>
      </w:r>
      <w:r w:rsidR="007E30A4">
        <w:rPr>
          <w:lang w:val="en-NZ"/>
        </w:rPr>
        <w:t>a</w:t>
      </w:r>
      <w:r w:rsidR="0018603F">
        <w:rPr>
          <w:lang w:val="en-NZ"/>
        </w:rPr>
        <w:t xml:space="preserve"> </w:t>
      </w:r>
      <w:r w:rsidR="00426199" w:rsidRPr="00D03A68">
        <w:rPr>
          <w:lang w:val="en-NZ"/>
        </w:rPr>
        <w:t>fracture</w:t>
      </w:r>
      <w:r w:rsidR="007E30A4">
        <w:rPr>
          <w:lang w:val="en-NZ"/>
        </w:rPr>
        <w:t xml:space="preserve"> as an adult</w:t>
      </w:r>
      <w:r w:rsidR="00426199" w:rsidRPr="00D03A68">
        <w:rPr>
          <w:lang w:val="en-NZ"/>
        </w:rPr>
        <w:t xml:space="preserve">) </w:t>
      </w:r>
      <w:r w:rsidR="00426199" w:rsidRPr="00D03A68">
        <w:rPr>
          <w:lang w:val="en-NZ"/>
        </w:rPr>
        <w:fldChar w:fldCharType="begin"/>
      </w:r>
      <w:r w:rsidR="00A94FA4">
        <w:rPr>
          <w:lang w:val="en-NZ"/>
        </w:rPr>
        <w:instrText xml:space="preserve"> ADDIN EN.CITE &lt;EndNote&gt;&lt;Cite&gt;&lt;Author&gt;Cosman&lt;/Author&gt;&lt;Year&gt;2014&lt;/Year&gt;&lt;RecNum&gt;6937&lt;/RecNum&gt;&lt;DisplayText&gt;(58)&lt;/DisplayText&gt;&lt;record&gt;&lt;rec-number&gt;6937&lt;/rec-number&gt;&lt;foreign-keys&gt;&lt;key app="EN" db-id="w559ww0rbapezee9esb5saxf9wr55ar2stzs" timestamp="1480370255"&gt;6937&lt;/key&gt;&lt;/foreign-keys&gt;&lt;ref-type name="Journal Article"&gt;17&lt;/ref-type&gt;&lt;contributors&gt;&lt;authors&gt;&lt;author&gt;Cosman, F.&lt;/author&gt;&lt;author&gt;de Beur, S. J.&lt;/author&gt;&lt;author&gt;LeBoff, M. S.&lt;/author&gt;&lt;author&gt;Lewiecki, E. M.&lt;/author&gt;&lt;author&gt;Tanner, B.&lt;/author&gt;&lt;author&gt;Randall, S.&lt;/author&gt;&lt;author&gt;Lindsay, R.&lt;/author&gt;&lt;/authors&gt;&lt;/contributors&gt;&lt;titles&gt;&lt;title&gt;Clinician’s Guide to Prevention and Treatment of Osteoporosis&lt;/title&gt;&lt;secondary-title&gt;Osteoporosis International&lt;/secondary-title&gt;&lt;/titles&gt;&lt;periodical&gt;&lt;full-title&gt;Osteoporosis International&lt;/full-title&gt;&lt;abbr-1&gt;Osteoporos Int&lt;/abbr-1&gt;&lt;/periodical&gt;&lt;pages&gt;2359-2381&lt;/pages&gt;&lt;volume&gt;25&lt;/volume&gt;&lt;number&gt;10&lt;/number&gt;&lt;dates&gt;&lt;year&gt;2014&lt;/year&gt;&lt;pub-dates&gt;&lt;date&gt;08/15&amp;#xD;06/12/received&amp;#xD;06/24/accepted&lt;/date&gt;&lt;/pub-dates&gt;&lt;/dates&gt;&lt;pub-location&gt;London&lt;/pub-location&gt;&lt;publisher&gt;Springer London&lt;/publisher&gt;&lt;isbn&gt;0937-941X&amp;#xD;1433-2965&lt;/isbn&gt;&lt;accession-num&gt;PMC4176573&lt;/accession-num&gt;&lt;urls&gt;&lt;related-urls&gt;&lt;url&gt;http://www.ncbi.nlm.nih.gov/pmc/articles/PMC4176573/&lt;/url&gt;&lt;/related-urls&gt;&lt;/urls&gt;&lt;electronic-resource-num&gt;10.1007/s00198-014-2794-2&lt;/electronic-resource-num&gt;&lt;remote-database-name&gt;PMC&lt;/remote-database-name&gt;&lt;/record&gt;&lt;/Cite&gt;&lt;/EndNote&gt;</w:instrText>
      </w:r>
      <w:r w:rsidR="00426199" w:rsidRPr="00D03A68">
        <w:rPr>
          <w:lang w:val="en-NZ"/>
        </w:rPr>
        <w:fldChar w:fldCharType="separate"/>
      </w:r>
      <w:r w:rsidR="00A94FA4">
        <w:rPr>
          <w:noProof/>
          <w:lang w:val="en-NZ"/>
        </w:rPr>
        <w:t>(58)</w:t>
      </w:r>
      <w:r w:rsidR="00426199" w:rsidRPr="00D03A68">
        <w:fldChar w:fldCharType="end"/>
      </w:r>
      <w:r w:rsidR="00426199" w:rsidRPr="00D03A68">
        <w:rPr>
          <w:lang w:val="en-NZ"/>
        </w:rPr>
        <w:t>,</w:t>
      </w:r>
      <w:r>
        <w:rPr>
          <w:b/>
          <w:lang w:val="en-NZ"/>
        </w:rPr>
        <w:t xml:space="preserve"> </w:t>
      </w:r>
      <w:r w:rsidR="007E30A4">
        <w:rPr>
          <w:lang w:val="en-NZ"/>
        </w:rPr>
        <w:t xml:space="preserve">in the majority of countries </w:t>
      </w:r>
      <w:r w:rsidR="00426199" w:rsidRPr="00D03A68">
        <w:rPr>
          <w:lang w:val="en-NZ"/>
        </w:rPr>
        <w:t>population screening is not judged to be cost-effective</w:t>
      </w:r>
      <w:r w:rsidRPr="00D03A68">
        <w:rPr>
          <w:lang w:val="en-NZ"/>
        </w:rPr>
        <w:t xml:space="preserve">. </w:t>
      </w:r>
      <w:r w:rsidR="007E30A4">
        <w:rPr>
          <w:lang w:val="en-NZ"/>
        </w:rPr>
        <w:t>P</w:t>
      </w:r>
      <w:r w:rsidRPr="00D03A68">
        <w:rPr>
          <w:lang w:val="en-NZ"/>
        </w:rPr>
        <w:t>rimary</w:t>
      </w:r>
      <w:r w:rsidR="00426199" w:rsidRPr="00D03A68">
        <w:rPr>
          <w:lang w:val="en-NZ"/>
        </w:rPr>
        <w:t xml:space="preserve"> prevention is </w:t>
      </w:r>
      <w:r w:rsidR="007E30A4">
        <w:rPr>
          <w:lang w:val="en-NZ"/>
        </w:rPr>
        <w:t xml:space="preserve">therefore generally </w:t>
      </w:r>
      <w:r w:rsidR="00426199" w:rsidRPr="00D03A68">
        <w:rPr>
          <w:lang w:val="en-NZ"/>
        </w:rPr>
        <w:t>focused on case-finding</w:t>
      </w:r>
      <w:r w:rsidR="007E30A4">
        <w:rPr>
          <w:lang w:val="en-NZ"/>
        </w:rPr>
        <w:t xml:space="preserve"> strategies</w:t>
      </w:r>
      <w:r w:rsidR="00426199" w:rsidRPr="00D03A68">
        <w:rPr>
          <w:lang w:val="en-NZ"/>
        </w:rPr>
        <w:t xml:space="preserve">, </w:t>
      </w:r>
      <w:r w:rsidR="007E30A4">
        <w:rPr>
          <w:lang w:val="en-NZ"/>
        </w:rPr>
        <w:t>reliant on the physician identifying</w:t>
      </w:r>
      <w:r w:rsidR="00426199" w:rsidRPr="00D03A68">
        <w:rPr>
          <w:lang w:val="en-NZ"/>
        </w:rPr>
        <w:t xml:space="preserve"> clinical risk factors</w:t>
      </w:r>
      <w:r w:rsidR="00117B12">
        <w:rPr>
          <w:lang w:val="en-NZ"/>
        </w:rPr>
        <w:t xml:space="preserve"> </w:t>
      </w:r>
      <w:r w:rsidR="00117B12" w:rsidRPr="00D03A68">
        <w:rPr>
          <w:lang w:val="en-NZ"/>
        </w:rPr>
        <w:fldChar w:fldCharType="begin">
          <w:fldData xml:space="preserve">PEVuZE5vdGU+PENpdGU+PEF1dGhvcj5LYW5pczwvQXV0aG9yPjxZZWFyPjIwMTM8L1llYXI+PFJl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aXMgSW50ZXJuYXRpb25hbDwvZnVsbC10aXRsZT48YWJici0xPk9zdGVvcG9yb3MgSW50PC9hYmJy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aXMgSW50ZXJuYXRpb25hbDwvZnVsbC10aXRsZT48YWJici0x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</w:fldData>
        </w:fldChar>
      </w:r>
      <w:r w:rsidR="0018603F">
        <w:rPr>
          <w:lang w:val="en-NZ"/>
        </w:rPr>
        <w:instrText xml:space="preserve"> ADDIN EN.CITE </w:instrText>
      </w:r>
      <w:r w:rsidR="0018603F">
        <w:rPr>
          <w:lang w:val="en-NZ"/>
        </w:rPr>
        <w:fldChar w:fldCharType="begin">
          <w:fldData xml:space="preserve">PEVuZE5vdGU+PENpdGU+PEF1dGhvcj5LYW5pczwvQXV0aG9yPjxZZWFyPjIwMTM8L1llYXI+PFJl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</w:fldData>
        </w:fldChar>
      </w:r>
      <w:r w:rsidR="0018603F">
        <w:rPr>
          <w:lang w:val="en-NZ"/>
        </w:rPr>
        <w:instrText xml:space="preserve"> ADDIN EN.CITE.DATA </w:instrText>
      </w:r>
      <w:r w:rsidR="0018603F">
        <w:rPr>
          <w:lang w:val="en-NZ"/>
        </w:rPr>
      </w:r>
      <w:r w:rsidR="0018603F">
        <w:rPr>
          <w:lang w:val="en-NZ"/>
        </w:rPr>
        <w:fldChar w:fldCharType="end"/>
      </w:r>
      <w:r w:rsidR="00117B12" w:rsidRPr="00D03A68">
        <w:rPr>
          <w:lang w:val="en-NZ"/>
        </w:rPr>
      </w:r>
      <w:r w:rsidR="00117B12" w:rsidRPr="00D03A68">
        <w:rPr>
          <w:lang w:val="en-NZ"/>
        </w:rPr>
        <w:fldChar w:fldCharType="separate"/>
      </w:r>
      <w:r w:rsidR="00A94FA4">
        <w:rPr>
          <w:noProof/>
          <w:lang w:val="en-NZ"/>
        </w:rPr>
        <w:t>(15-17, 59)</w:t>
      </w:r>
      <w:r w:rsidR="00117B12" w:rsidRPr="00D03A68">
        <w:fldChar w:fldCharType="end"/>
      </w:r>
      <w:r w:rsidR="00426199" w:rsidRPr="00D03A68">
        <w:rPr>
          <w:lang w:val="en-NZ"/>
        </w:rPr>
        <w:t>.</w:t>
      </w:r>
      <w:r w:rsidRPr="00D03A68">
        <w:rPr>
          <w:lang w:val="en-NZ"/>
        </w:rPr>
        <w:t xml:space="preserve"> </w:t>
      </w:r>
    </w:p>
    <w:p w14:paraId="66C59273" w14:textId="25D3081C" w:rsidR="00D03A68" w:rsidRDefault="00D03A68" w:rsidP="00DE0696">
      <w:pPr>
        <w:spacing w:line="360" w:lineRule="auto"/>
        <w:jc w:val="both"/>
        <w:rPr>
          <w:lang w:val="en-NZ"/>
        </w:rPr>
      </w:pPr>
      <w:r w:rsidRPr="00D03A68">
        <w:rPr>
          <w:lang w:val="en-NZ"/>
        </w:rPr>
        <w:t>In the UK, a</w:t>
      </w:r>
      <w:r w:rsidR="00426199" w:rsidRPr="00D03A68">
        <w:rPr>
          <w:lang w:val="en-NZ"/>
        </w:rPr>
        <w:t xml:space="preserve"> randomised controlled trial </w:t>
      </w:r>
      <w:r w:rsidR="007E30A4">
        <w:rPr>
          <w:lang w:val="en-NZ"/>
        </w:rPr>
        <w:t xml:space="preserve">across seven </w:t>
      </w:r>
      <w:r w:rsidR="007E30A4" w:rsidRPr="00D03A68">
        <w:rPr>
          <w:lang w:val="en-NZ"/>
        </w:rPr>
        <w:t>centre</w:t>
      </w:r>
      <w:r w:rsidR="007E30A4">
        <w:rPr>
          <w:lang w:val="en-NZ"/>
        </w:rPr>
        <w:t>s</w:t>
      </w:r>
      <w:r w:rsidR="007E30A4" w:rsidRPr="00D03A68">
        <w:rPr>
          <w:lang w:val="en-NZ"/>
        </w:rPr>
        <w:t xml:space="preserve"> </w:t>
      </w:r>
      <w:r w:rsidRPr="00D03A68">
        <w:rPr>
          <w:lang w:val="en-NZ"/>
        </w:rPr>
        <w:t>was recently undertaken (the UK SCOOP study), examining</w:t>
      </w:r>
      <w:r w:rsidR="00426199" w:rsidRPr="00D03A68">
        <w:rPr>
          <w:lang w:val="en-NZ"/>
        </w:rPr>
        <w:t xml:space="preserve"> </w:t>
      </w:r>
      <w:r w:rsidR="007E30A4">
        <w:rPr>
          <w:lang w:val="en-NZ"/>
        </w:rPr>
        <w:t xml:space="preserve">both </w:t>
      </w:r>
      <w:r w:rsidR="00426199" w:rsidRPr="00D03A68">
        <w:rPr>
          <w:lang w:val="en-NZ"/>
        </w:rPr>
        <w:t>the</w:t>
      </w:r>
      <w:r w:rsidRPr="00D03A68">
        <w:rPr>
          <w:lang w:val="en-NZ"/>
        </w:rPr>
        <w:t xml:space="preserve"> clinical</w:t>
      </w:r>
      <w:r w:rsidR="00426199" w:rsidRPr="00D03A68">
        <w:rPr>
          <w:lang w:val="en-NZ"/>
        </w:rPr>
        <w:t xml:space="preserve"> </w:t>
      </w:r>
      <w:r w:rsidRPr="00D03A68">
        <w:rPr>
          <w:lang w:val="en-NZ"/>
        </w:rPr>
        <w:t>a</w:t>
      </w:r>
      <w:r w:rsidR="00426199" w:rsidRPr="00D03A68">
        <w:rPr>
          <w:lang w:val="en-NZ"/>
        </w:rPr>
        <w:t xml:space="preserve">nd cost-effectiveness of screening older women in primary care for </w:t>
      </w:r>
      <w:r w:rsidR="007E30A4">
        <w:rPr>
          <w:lang w:val="en-NZ"/>
        </w:rPr>
        <w:t>primary fracture prevention</w:t>
      </w:r>
      <w:r>
        <w:rPr>
          <w:lang w:val="en-NZ"/>
        </w:rPr>
        <w:t xml:space="preserve">. </w:t>
      </w:r>
      <w:r w:rsidR="007E30A4">
        <w:rPr>
          <w:lang w:val="en-NZ"/>
        </w:rPr>
        <w:t>Around</w:t>
      </w:r>
      <w:r w:rsidR="007E30A4" w:rsidRPr="00D03A68">
        <w:rPr>
          <w:lang w:val="en-NZ"/>
        </w:rPr>
        <w:t xml:space="preserve"> </w:t>
      </w:r>
      <w:r w:rsidR="00426199" w:rsidRPr="00D03A68">
        <w:rPr>
          <w:lang w:val="en-NZ"/>
        </w:rPr>
        <w:t xml:space="preserve">12,500 older women were randomised to </w:t>
      </w:r>
      <w:r w:rsidR="0018603F" w:rsidRPr="00D03A68">
        <w:rPr>
          <w:lang w:val="en-NZ"/>
        </w:rPr>
        <w:t>either screening</w:t>
      </w:r>
      <w:r w:rsidR="00426199" w:rsidRPr="00D03A68">
        <w:rPr>
          <w:lang w:val="en-NZ"/>
        </w:rPr>
        <w:t xml:space="preserve"> and subsequent treatment</w:t>
      </w:r>
      <w:r w:rsidR="007E30A4">
        <w:rPr>
          <w:lang w:val="en-NZ"/>
        </w:rPr>
        <w:t xml:space="preserve"> </w:t>
      </w:r>
      <w:r w:rsidR="007E30A4" w:rsidRPr="00D03A68">
        <w:rPr>
          <w:lang w:val="en-NZ"/>
        </w:rPr>
        <w:t>(</w:t>
      </w:r>
      <w:r w:rsidR="007E30A4">
        <w:rPr>
          <w:lang w:val="en-NZ"/>
        </w:rPr>
        <w:t>stratified using FRAX hip fracture probability)</w:t>
      </w:r>
      <w:r w:rsidR="0018603F">
        <w:rPr>
          <w:lang w:val="en-NZ"/>
        </w:rPr>
        <w:t xml:space="preserve"> </w:t>
      </w:r>
      <w:r w:rsidR="007E30A4">
        <w:rPr>
          <w:lang w:val="en-NZ"/>
        </w:rPr>
        <w:t>or usual</w:t>
      </w:r>
      <w:r w:rsidR="007E30A4" w:rsidRPr="00D03A68">
        <w:rPr>
          <w:lang w:val="en-NZ"/>
        </w:rPr>
        <w:t xml:space="preserve"> care</w:t>
      </w:r>
      <w:r w:rsidR="0018603F">
        <w:rPr>
          <w:lang w:val="en-NZ"/>
        </w:rPr>
        <w:t>.</w:t>
      </w:r>
      <w:r w:rsidR="007E30A4" w:rsidRPr="00D03A68">
        <w:rPr>
          <w:lang w:val="en-NZ"/>
        </w:rPr>
        <w:t xml:space="preserve"> </w:t>
      </w:r>
      <w:r w:rsidR="007E30A4">
        <w:rPr>
          <w:lang w:val="en-NZ"/>
        </w:rPr>
        <w:t>The screening intervention was shown to lead</w:t>
      </w:r>
      <w:r w:rsidR="00426199" w:rsidRPr="00D03A68">
        <w:rPr>
          <w:lang w:val="en-NZ"/>
        </w:rPr>
        <w:t xml:space="preserve"> to reduction in hip fracture risk</w:t>
      </w:r>
      <w:r w:rsidR="007E30A4" w:rsidRPr="007E30A4">
        <w:rPr>
          <w:lang w:val="en-NZ"/>
        </w:rPr>
        <w:t xml:space="preserve"> </w:t>
      </w:r>
      <w:r w:rsidR="007E30A4">
        <w:rPr>
          <w:lang w:val="en-NZ"/>
        </w:rPr>
        <w:t>by</w:t>
      </w:r>
      <w:r w:rsidR="007E30A4" w:rsidRPr="00D03A68">
        <w:rPr>
          <w:lang w:val="en-NZ"/>
        </w:rPr>
        <w:t xml:space="preserve"> </w:t>
      </w:r>
      <w:r w:rsidR="007E30A4">
        <w:rPr>
          <w:lang w:val="en-NZ"/>
        </w:rPr>
        <w:t>28%</w:t>
      </w:r>
      <w:r w:rsidR="00117B12">
        <w:rPr>
          <w:lang w:val="en-NZ"/>
        </w:rPr>
        <w:t>, Figure 3</w:t>
      </w:r>
      <w:r w:rsidR="00426199" w:rsidRPr="00D03A68">
        <w:rPr>
          <w:lang w:val="en-NZ"/>
        </w:rPr>
        <w:t xml:space="preserve"> </w:t>
      </w:r>
      <w:r w:rsidR="00426199" w:rsidRPr="00D03A68">
        <w:rPr>
          <w:lang w:val="en-NZ"/>
        </w:rPr>
        <w:fldChar w:fldCharType="begin">
          <w:fldData xml:space="preserve">PEVuZE5vdGU+PENpdGU+PEF1dGhvcj5TaGVwc3RvbmU8L0F1dGhvcj48WWVhcj4yMDEyPC9ZZWFy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yNTA3LTE1PC9wYWdlcz48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</w:fldData>
        </w:fldChar>
      </w:r>
      <w:r w:rsidR="0018603F">
        <w:rPr>
          <w:lang w:val="en-NZ"/>
        </w:rPr>
        <w:instrText xml:space="preserve"> ADDIN EN.CITE </w:instrText>
      </w:r>
      <w:r w:rsidR="0018603F">
        <w:rPr>
          <w:lang w:val="en-NZ"/>
        </w:rPr>
        <w:fldChar w:fldCharType="begin">
          <w:fldData xml:space="preserve">PEVuZE5vdGU+PENpdGU+PEF1dGhvcj5TaGVwc3RvbmU8L0F1dGhvcj48WWVhcj4yMDEyPC9ZZWFy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</w:fldData>
        </w:fldChar>
      </w:r>
      <w:r w:rsidR="0018603F">
        <w:rPr>
          <w:lang w:val="en-NZ"/>
        </w:rPr>
        <w:instrText xml:space="preserve"> ADDIN EN.CITE.DATA </w:instrText>
      </w:r>
      <w:r w:rsidR="0018603F">
        <w:rPr>
          <w:lang w:val="en-NZ"/>
        </w:rPr>
      </w:r>
      <w:r w:rsidR="0018603F">
        <w:rPr>
          <w:lang w:val="en-NZ"/>
        </w:rPr>
        <w:fldChar w:fldCharType="end"/>
      </w:r>
      <w:r w:rsidR="00426199" w:rsidRPr="00D03A68">
        <w:rPr>
          <w:lang w:val="en-NZ"/>
        </w:rPr>
      </w:r>
      <w:r w:rsidR="00426199" w:rsidRPr="00D03A68">
        <w:rPr>
          <w:lang w:val="en-NZ"/>
        </w:rPr>
        <w:fldChar w:fldCharType="separate"/>
      </w:r>
      <w:r w:rsidR="00A94FA4">
        <w:rPr>
          <w:noProof/>
          <w:lang w:val="en-NZ"/>
        </w:rPr>
        <w:t>(60, 61)</w:t>
      </w:r>
      <w:r w:rsidR="00426199" w:rsidRPr="00D03A68">
        <w:fldChar w:fldCharType="end"/>
      </w:r>
      <w:r w:rsidR="00426199" w:rsidRPr="00D03A68">
        <w:rPr>
          <w:lang w:val="en-NZ"/>
        </w:rPr>
        <w:t xml:space="preserve">. </w:t>
      </w:r>
      <w:r w:rsidR="007E30A4">
        <w:rPr>
          <w:lang w:val="en-NZ"/>
        </w:rPr>
        <w:t>T</w:t>
      </w:r>
      <w:r w:rsidRPr="00D03A68">
        <w:rPr>
          <w:lang w:val="en-NZ"/>
        </w:rPr>
        <w:t>hose at highest baseline fracture risk</w:t>
      </w:r>
      <w:r w:rsidR="007E30A4">
        <w:rPr>
          <w:lang w:val="en-NZ"/>
        </w:rPr>
        <w:t xml:space="preserve"> appeared to benefit most from screening</w:t>
      </w:r>
      <w:r w:rsidRPr="00D03A68">
        <w:rPr>
          <w:lang w:val="en-NZ"/>
        </w:rPr>
        <w:t xml:space="preserve"> (</w:t>
      </w:r>
      <w:r>
        <w:rPr>
          <w:lang w:val="en-NZ"/>
        </w:rPr>
        <w:t xml:space="preserve">as would be expected, </w:t>
      </w:r>
      <w:r w:rsidRPr="00D03A68">
        <w:rPr>
          <w:lang w:val="en-NZ"/>
        </w:rPr>
        <w:t>since these were the individuals targeted for treatment)</w:t>
      </w:r>
      <w:r w:rsidR="00117B12">
        <w:rPr>
          <w:lang w:val="en-NZ"/>
        </w:rPr>
        <w:t xml:space="preserve"> </w:t>
      </w:r>
      <w:r w:rsidRPr="00D03A68">
        <w:rPr>
          <w:lang w:val="en-NZ"/>
        </w:rPr>
        <w:fldChar w:fldCharType="begin">
          <w:fldData xml:space="preserve">PEVuZE5vdGU+PENpdGU+PEF1dGhvcj5NY0Nsb3NrZXk8L0F1dGhvcj48WWVhcj4yMDE4PC9ZZWFy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MDIwLTEwMjY8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wMjAtMTAyNjwvcGFn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</w:fldData>
        </w:fldChar>
      </w:r>
      <w:r w:rsidR="0018603F">
        <w:rPr>
          <w:lang w:val="en-NZ"/>
        </w:rPr>
        <w:instrText xml:space="preserve"> ADDIN EN.CITE </w:instrText>
      </w:r>
      <w:r w:rsidR="0018603F">
        <w:rPr>
          <w:lang w:val="en-NZ"/>
        </w:rPr>
        <w:fldChar w:fldCharType="begin">
          <w:fldData xml:space="preserve">PEVuZE5vdGU+PENpdGU+PEF1dGhvcj5NY0Nsb3NrZXk8L0F1dGhvcj48WWVhcj4yMDE4PC9ZZWFy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</w:fldData>
        </w:fldChar>
      </w:r>
      <w:r w:rsidR="0018603F">
        <w:rPr>
          <w:lang w:val="en-NZ"/>
        </w:rPr>
        <w:instrText xml:space="preserve"> ADDIN EN.CITE.DATA </w:instrText>
      </w:r>
      <w:r w:rsidR="0018603F">
        <w:rPr>
          <w:lang w:val="en-NZ"/>
        </w:rPr>
      </w:r>
      <w:r w:rsidR="0018603F">
        <w:rPr>
          <w:lang w:val="en-NZ"/>
        </w:rPr>
        <w:fldChar w:fldCharType="end"/>
      </w:r>
      <w:r w:rsidRPr="00D03A68">
        <w:rPr>
          <w:lang w:val="en-NZ"/>
        </w:rPr>
      </w:r>
      <w:r w:rsidRPr="00D03A68">
        <w:rPr>
          <w:lang w:val="en-NZ"/>
        </w:rPr>
        <w:fldChar w:fldCharType="separate"/>
      </w:r>
      <w:r w:rsidR="00A94FA4">
        <w:rPr>
          <w:noProof/>
          <w:lang w:val="en-NZ"/>
        </w:rPr>
        <w:t>(62)</w:t>
      </w:r>
      <w:r w:rsidRPr="00D03A68">
        <w:rPr>
          <w:lang w:val="en-NZ"/>
        </w:rPr>
        <w:fldChar w:fldCharType="end"/>
      </w:r>
      <w:r w:rsidRPr="00D03A68">
        <w:rPr>
          <w:lang w:val="en-NZ"/>
        </w:rPr>
        <w:t>, and importantly, was shown to be cost-effective</w:t>
      </w:r>
      <w:r w:rsidR="00117B12">
        <w:rPr>
          <w:lang w:val="en-NZ"/>
        </w:rPr>
        <w:t xml:space="preserve"> (the cost per quality adjusted life year (QALY) gained was £2772 compared with the control arm) </w:t>
      </w:r>
      <w:r w:rsidR="00117B12">
        <w:rPr>
          <w:lang w:val="en-NZ"/>
        </w:rPr>
        <w:fldChar w:fldCharType="begin">
          <w:fldData xml:space="preserve">PEVuZE5vdGU+PENpdGU+PEF1dGhvcj5UdXJuZXI8L0F1dGhvcj48WWVhcj4yMDE4PC9ZZWFyPjxS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4NDUtODUxPC9wYWdlcz48dm9sdW1lPjMzPC92b2x1bWU+PG51bWJlcj41PC9u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</w:fldData>
        </w:fldChar>
      </w:r>
      <w:r w:rsidR="0018603F">
        <w:rPr>
          <w:lang w:val="en-NZ"/>
        </w:rPr>
        <w:instrText xml:space="preserve"> ADDIN EN.CITE </w:instrText>
      </w:r>
      <w:r w:rsidR="0018603F">
        <w:rPr>
          <w:lang w:val="en-NZ"/>
        </w:rPr>
        <w:fldChar w:fldCharType="begin">
          <w:fldData xml:space="preserve">PEVuZE5vdGU+PENpdGU+PEF1dGhvcj5UdXJuZXI8L0F1dGhvcj48WWVhcj4yMDE4PC9ZZWFyPjxS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</w:fldData>
        </w:fldChar>
      </w:r>
      <w:r w:rsidR="0018603F">
        <w:rPr>
          <w:lang w:val="en-NZ"/>
        </w:rPr>
        <w:instrText xml:space="preserve"> ADDIN EN.CITE.DATA </w:instrText>
      </w:r>
      <w:r w:rsidR="0018603F">
        <w:rPr>
          <w:lang w:val="en-NZ"/>
        </w:rPr>
      </w:r>
      <w:r w:rsidR="0018603F">
        <w:rPr>
          <w:lang w:val="en-NZ"/>
        </w:rPr>
        <w:fldChar w:fldCharType="end"/>
      </w:r>
      <w:r w:rsidR="00117B12">
        <w:rPr>
          <w:lang w:val="en-NZ"/>
        </w:rPr>
      </w:r>
      <w:r w:rsidR="00117B12">
        <w:rPr>
          <w:lang w:val="en-NZ"/>
        </w:rPr>
        <w:fldChar w:fldCharType="separate"/>
      </w:r>
      <w:r w:rsidR="00A94FA4">
        <w:rPr>
          <w:noProof/>
          <w:lang w:val="en-NZ"/>
        </w:rPr>
        <w:t>(63)</w:t>
      </w:r>
      <w:r w:rsidR="00117B12">
        <w:rPr>
          <w:lang w:val="en-NZ"/>
        </w:rPr>
        <w:fldChar w:fldCharType="end"/>
      </w:r>
      <w:r w:rsidRPr="00D03A68">
        <w:rPr>
          <w:lang w:val="en-NZ"/>
        </w:rPr>
        <w:t xml:space="preserve">. </w:t>
      </w:r>
      <w:r w:rsidR="00117B12">
        <w:rPr>
          <w:lang w:val="en-NZ"/>
        </w:rPr>
        <w:t xml:space="preserve"> The finding that women who were identified by FRAX as moderate or high </w:t>
      </w:r>
      <w:r w:rsidR="00117B12">
        <w:rPr>
          <w:lang w:val="en-NZ"/>
        </w:rPr>
        <w:lastRenderedPageBreak/>
        <w:t xml:space="preserve">risk of fracture benefited most from a screening programme was supported by the Danish Risk Stratified Osteoporosis Strategy Evaluation (ROSE) study, though this study found no overall effect on fracture incidence of a screening strategy </w:t>
      </w:r>
      <w:r w:rsidR="00117B12">
        <w:rPr>
          <w:lang w:val="en-NZ"/>
        </w:rPr>
        <w:fldChar w:fldCharType="begin">
          <w:fldData xml:space="preserve">PEVuZE5vdGU+PENpdGU+PEF1dGhvcj5SdWJpbjwvQXV0aG9yPjxZZWFyPjIwMTg8L1llYXI+PFJl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NpcyBJbnRlcm5hdGlvbmFsPC9mdWxsLXRpdGxlPjxhYmJyLTE+T3N0ZW9wb3JvcyBJ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</w:fldData>
        </w:fldChar>
      </w:r>
      <w:r w:rsidR="0018603F">
        <w:rPr>
          <w:lang w:val="en-NZ"/>
        </w:rPr>
        <w:instrText xml:space="preserve"> ADDIN EN.CITE </w:instrText>
      </w:r>
      <w:r w:rsidR="0018603F">
        <w:rPr>
          <w:lang w:val="en-NZ"/>
        </w:rPr>
        <w:fldChar w:fldCharType="begin">
          <w:fldData xml:space="preserve">PEVuZE5vdGU+PENpdGU+PEF1dGhvcj5SdWJpbjwvQXV0aG9yPjxZZWFyPjIwMTg8L1llYXI+PFJl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</w:fldData>
        </w:fldChar>
      </w:r>
      <w:r w:rsidR="0018603F">
        <w:rPr>
          <w:lang w:val="en-NZ"/>
        </w:rPr>
        <w:instrText xml:space="preserve"> ADDIN EN.CITE.DATA </w:instrText>
      </w:r>
      <w:r w:rsidR="0018603F">
        <w:rPr>
          <w:lang w:val="en-NZ"/>
        </w:rPr>
      </w:r>
      <w:r w:rsidR="0018603F">
        <w:rPr>
          <w:lang w:val="en-NZ"/>
        </w:rPr>
        <w:fldChar w:fldCharType="end"/>
      </w:r>
      <w:r w:rsidR="00117B12">
        <w:rPr>
          <w:lang w:val="en-NZ"/>
        </w:rPr>
      </w:r>
      <w:r w:rsidR="00117B12">
        <w:rPr>
          <w:lang w:val="en-NZ"/>
        </w:rPr>
        <w:fldChar w:fldCharType="separate"/>
      </w:r>
      <w:r w:rsidR="00A94FA4">
        <w:rPr>
          <w:noProof/>
          <w:lang w:val="en-NZ"/>
        </w:rPr>
        <w:t>(64)</w:t>
      </w:r>
      <w:r w:rsidR="00117B12">
        <w:rPr>
          <w:lang w:val="en-NZ"/>
        </w:rPr>
        <w:fldChar w:fldCharType="end"/>
      </w:r>
      <w:r w:rsidR="00117B12">
        <w:rPr>
          <w:lang w:val="en-NZ"/>
        </w:rPr>
        <w:t xml:space="preserve">.  A recent evidence report and systematic review for the US Preventive Services Task Force concluded that screening to prevent osteoporosis in women may reduce hip fractures </w:t>
      </w:r>
      <w:r w:rsidR="00117B12">
        <w:rPr>
          <w:lang w:val="en-NZ"/>
        </w:rPr>
        <w:fldChar w:fldCharType="begin"/>
      </w:r>
      <w:r w:rsidR="00A94FA4">
        <w:rPr>
          <w:lang w:val="en-NZ"/>
        </w:rPr>
        <w:instrText xml:space="preserve"> ADDIN EN.CITE &lt;EndNote&gt;&lt;Cite&gt;&lt;Author&gt;Viswanathan&lt;/Author&gt;&lt;Year&gt;2018&lt;/Year&gt;&lt;RecNum&gt;7487&lt;/RecNum&gt;&lt;DisplayText&gt;(65)&lt;/DisplayText&gt;&lt;record&gt;&lt;rec-number&gt;7487&lt;/rec-number&gt;&lt;foreign-keys&gt;&lt;key app="EN" db-id="w559ww0rbapezee9esb5saxf9wr55ar2stzs" timestamp="1564848506"&gt;7487&lt;/key&gt;&lt;/foreign-keys&gt;&lt;ref-type name="Journal Article"&gt;17&lt;/ref-type&gt;&lt;contributors&gt;&lt;authors&gt;&lt;author&gt;Viswanathan, Meera&lt;/author&gt;&lt;author&gt;Reddy, Shivani&lt;/author&gt;&lt;author&gt;Berkman, Nancy&lt;/author&gt;&lt;author&gt;Cullen, Katie&lt;/author&gt;&lt;author&gt;Middleton, Jennifer Cook&lt;/author&gt;&lt;author&gt;Nicholson, Wanda K.&lt;/author&gt;&lt;author&gt;Kahwati, Leila C.&lt;/author&gt;&lt;/authors&gt;&lt;/contributors&gt;&lt;titles&gt;&lt;title&gt;Screening to Prevent Osteoporotic Fractures: Updated Evidence Report and Systematic Review for the US Preventive Services Task ForceUSPSTF Evidence Report: Screening to Prevent Osteoporotic FracturesUSPSTF Evidence Report: Screening to Prevent Osteoporotic Fractures&lt;/title&gt;&lt;secondary-title&gt;JAMA&lt;/secondary-title&gt;&lt;/titles&gt;&lt;periodical&gt;&lt;full-title&gt;Jama&lt;/full-title&gt;&lt;abbr-1&gt;Jama&lt;/abbr-1&gt;&lt;/periodical&gt;&lt;pages&gt;2532-2551&lt;/pages&gt;&lt;volume&gt;319&lt;/volume&gt;&lt;number&gt;24&lt;/number&gt;&lt;dates&gt;&lt;year&gt;2018&lt;/year&gt;&lt;/dates&gt;&lt;isbn&gt;0098-7484&lt;/isbn&gt;&lt;urls&gt;&lt;related-urls&gt;&lt;url&gt;https://doi.org/10.1001/jama.2018.6537&lt;/url&gt;&lt;/related-urls&gt;&lt;/urls&gt;&lt;electronic-resource-num&gt;10.1001/jama.2018.6537&lt;/electronic-resource-num&gt;&lt;access-date&gt;8/3/2019&lt;/access-date&gt;&lt;/record&gt;&lt;/Cite&gt;&lt;/EndNote&gt;</w:instrText>
      </w:r>
      <w:r w:rsidR="00117B12">
        <w:rPr>
          <w:lang w:val="en-NZ"/>
        </w:rPr>
        <w:fldChar w:fldCharType="separate"/>
      </w:r>
      <w:r w:rsidR="00A94FA4">
        <w:rPr>
          <w:noProof/>
          <w:lang w:val="en-NZ"/>
        </w:rPr>
        <w:t>(65)</w:t>
      </w:r>
      <w:r w:rsidR="00117B12">
        <w:rPr>
          <w:lang w:val="en-NZ"/>
        </w:rPr>
        <w:fldChar w:fldCharType="end"/>
      </w:r>
      <w:r w:rsidR="00117B12">
        <w:rPr>
          <w:lang w:val="en-NZ"/>
        </w:rPr>
        <w:t xml:space="preserve">. </w:t>
      </w:r>
    </w:p>
    <w:p w14:paraId="449025FC" w14:textId="11903FD1" w:rsidR="001917CD" w:rsidRPr="00D03A68" w:rsidRDefault="001917CD" w:rsidP="00DE0696">
      <w:pPr>
        <w:spacing w:line="360" w:lineRule="auto"/>
        <w:jc w:val="both"/>
        <w:rPr>
          <w:lang w:val="en-NZ"/>
        </w:rPr>
      </w:pPr>
      <w:r>
        <w:rPr>
          <w:lang w:val="en-NZ"/>
        </w:rPr>
        <w:t>Once a patient has been identified as requiring fracture risk assessment, the threshold at which treatment should be given will vary according to factors such as healthcare provision, willingness to pay and cost of medications</w:t>
      </w:r>
      <w:r w:rsidR="00342081">
        <w:rPr>
          <w:lang w:val="en-NZ"/>
        </w:rPr>
        <w:t xml:space="preserve"> </w:t>
      </w:r>
      <w:r w:rsidR="001A3CC9">
        <w:rPr>
          <w:lang w:val="en-NZ"/>
        </w:rPr>
        <w:fldChar w:fldCharType="begin"/>
      </w:r>
      <w:r w:rsidR="0018603F">
        <w:rPr>
          <w:lang w:val="en-NZ"/>
        </w:rPr>
        <w:instrText xml:space="preserve"> ADDIN EN.CITE &lt;EndNote&gt;&lt;Cite&gt;&lt;Author&gt;Kanis&lt;/Author&gt;&lt;Year&gt;2012&lt;/Year&gt;&lt;RecNum&gt;6600&lt;/RecNum&gt;&lt;DisplayText&gt;(5)&lt;/DisplayText&gt;&lt;record&gt;&lt;rec-number&gt;6600&lt;/rec-number&gt;&lt;foreign-keys&gt;&lt;key app="EN" db-id="w559ww0rbapezee9esb5saxf9wr55ar2stzs" timestamp="0"&gt;6600&lt;/key&gt;&lt;/foreign-keys&gt;&lt;ref-type name="Journal Article"&gt;17&lt;/ref-type&gt;&lt;contributors&gt;&lt;authors&gt;&lt;author&gt;Kanis, J. A.&lt;/author&gt;&lt;author&gt;Oden, A.&lt;/author&gt;&lt;author&gt;McCloskey, E. V.&lt;/author&gt;&lt;author&gt;Johansson, H.&lt;/author&gt;&lt;author&gt;Wahl, D. A.&lt;/author&gt;&lt;author&gt;Cooper, C.&lt;/author&gt;&lt;/authors&gt;&lt;/contributors&gt;&lt;auth-address&gt;WHO Collaborating Centre for Metabolic Bone Diseases, University of Sheffield Medical School, Beech Hill Road, Sheffield, UK. w.j.pontefract@sheffield.ac.uk&lt;/auth-address&gt;&lt;titles&gt;&lt;title&gt;A systematic review of hip fracture incidence and probability of fracture worldwid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2239-56&lt;/pages&gt;&lt;volume&gt;23&lt;/volume&gt;&lt;number&gt;9&lt;/number&gt;&lt;edition&gt;2012/03/16&lt;/edition&gt;&lt;keywords&gt;&lt;keyword&gt;Aged&lt;/keyword&gt;&lt;keyword&gt;Female&lt;/keyword&gt;&lt;keyword&gt;Hip Fractures/ epidemiology&lt;/keyword&gt;&lt;keyword&gt;Humans&lt;/keyword&gt;&lt;keyword&gt;Incidence&lt;/keyword&gt;&lt;keyword&gt;Male&lt;/keyword&gt;&lt;keyword&gt;Models, Statistical&lt;/keyword&gt;&lt;keyword&gt;Osteoporotic Fractures/ epidemiology&lt;/keyword&gt;&lt;keyword&gt;Risk Assessment/methods&lt;/keyword&gt;&lt;keyword&gt;Risk Factors&lt;/keyword&gt;&lt;keyword&gt;World Health&lt;/keyword&gt;&lt;/keywords&gt;&lt;dates&gt;&lt;year&gt;2012&lt;/year&gt;&lt;pub-dates&gt;&lt;date&gt;Sep&lt;/date&gt;&lt;/pub-dates&gt;&lt;/dates&gt;&lt;isbn&gt;1433-2965 (Electronic)&amp;#xD;0937-941X (Linking)&lt;/isbn&gt;&lt;accession-num&gt;22419370&lt;/accession-num&gt;&lt;urls&gt;&lt;/urls&gt;&lt;custom2&gt;PMC3421108&lt;/custom2&gt;&lt;electronic-resource-num&gt;10.1007/s00198-012-1964-3&lt;/electronic-resource-num&gt;&lt;remote-database-provider&gt;NLM&lt;/remote-database-provider&gt;&lt;language&gt;eng&lt;/language&gt;&lt;/record&gt;&lt;/Cite&gt;&lt;/EndNote&gt;</w:instrText>
      </w:r>
      <w:r w:rsidR="001A3CC9">
        <w:rPr>
          <w:lang w:val="en-NZ"/>
        </w:rPr>
        <w:fldChar w:fldCharType="separate"/>
      </w:r>
      <w:r w:rsidR="001A3CC9">
        <w:rPr>
          <w:noProof/>
          <w:lang w:val="en-NZ"/>
        </w:rPr>
        <w:t>(5)</w:t>
      </w:r>
      <w:r w:rsidR="001A3CC9">
        <w:rPr>
          <w:lang w:val="en-NZ"/>
        </w:rPr>
        <w:fldChar w:fldCharType="end"/>
      </w:r>
      <w:r>
        <w:rPr>
          <w:lang w:val="en-NZ"/>
        </w:rPr>
        <w:t xml:space="preserve">. The majority of guidelines internationally use FRAX as the arbiter of fracture risk, but </w:t>
      </w:r>
      <w:r w:rsidR="00A64349">
        <w:rPr>
          <w:lang w:val="en-NZ"/>
        </w:rPr>
        <w:t>38</w:t>
      </w:r>
      <w:r>
        <w:rPr>
          <w:lang w:val="en-NZ"/>
        </w:rPr>
        <w:t xml:space="preserve"> of </w:t>
      </w:r>
      <w:r w:rsidR="00A64349">
        <w:rPr>
          <w:lang w:val="en-NZ"/>
        </w:rPr>
        <w:t xml:space="preserve">the </w:t>
      </w:r>
      <w:r>
        <w:rPr>
          <w:lang w:val="en-NZ"/>
        </w:rPr>
        <w:t>120 guidelines</w:t>
      </w:r>
      <w:r w:rsidR="00A64349">
        <w:rPr>
          <w:lang w:val="en-NZ"/>
        </w:rPr>
        <w:t xml:space="preserve"> identified in a recent systematic review</w:t>
      </w:r>
      <w:r>
        <w:rPr>
          <w:lang w:val="en-NZ"/>
        </w:rPr>
        <w:t xml:space="preserve"> </w:t>
      </w:r>
      <w:r w:rsidR="00A64349">
        <w:rPr>
          <w:lang w:val="en-NZ"/>
        </w:rPr>
        <w:t>gave no direction on translating FRAX probabilities into a treatment decision</w:t>
      </w:r>
      <w:r w:rsidR="006A6095">
        <w:rPr>
          <w:lang w:val="en-NZ"/>
        </w:rPr>
        <w:t xml:space="preserve"> </w:t>
      </w:r>
      <w:r w:rsidR="006A6095">
        <w:rPr>
          <w:lang w:val="en-NZ"/>
        </w:rPr>
        <w:fldChar w:fldCharType="begin"/>
      </w:r>
      <w:r w:rsidR="006A6095">
        <w:rPr>
          <w:lang w:val="en-NZ"/>
        </w:rPr>
        <w:instrText xml:space="preserve"> ADDIN EN.CITE &lt;EndNote&gt;&lt;Cite&gt;&lt;Author&gt;Kanis&lt;/Author&gt;&lt;Year&gt;2016&lt;/Year&gt;&lt;RecNum&gt;7312&lt;/RecNum&gt;&lt;DisplayText&gt;(23)&lt;/DisplayText&gt;&lt;record&gt;&lt;rec-number&gt;7312&lt;/rec-number&gt;&lt;foreign-keys&gt;&lt;key app="EN" db-id="p0w2r505hvs222essdtvfrfxer9w0spesp9e" timestamp="1475565385"&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6A6095">
        <w:rPr>
          <w:lang w:val="en-NZ"/>
        </w:rPr>
        <w:fldChar w:fldCharType="separate"/>
      </w:r>
      <w:r w:rsidR="006A6095">
        <w:rPr>
          <w:noProof/>
          <w:lang w:val="en-NZ"/>
        </w:rPr>
        <w:t>(23)</w:t>
      </w:r>
      <w:r w:rsidR="006A6095">
        <w:rPr>
          <w:lang w:val="en-NZ"/>
        </w:rPr>
        <w:fldChar w:fldCharType="end"/>
      </w:r>
      <w:r>
        <w:rPr>
          <w:lang w:val="en-NZ"/>
        </w:rPr>
        <w:t xml:space="preserve">. Threshold setting is as much a philosophical as scientific process, which decisions around whether a level should be fixed, or age dependent, and calibrated to the specific country. Given the marked variation in fracture rates between countries, this latter consideration seems mandatory, and the benefits and caveats associated with fixed or age-dependent thresholds are presented in detail in </w:t>
      </w:r>
      <w:r w:rsidR="001A3CC9">
        <w:rPr>
          <w:lang w:val="en-NZ"/>
        </w:rPr>
        <w:fldChar w:fldCharType="begin"/>
      </w:r>
      <w:r w:rsidR="001A3CC9">
        <w:rPr>
          <w:lang w:val="en-NZ"/>
        </w:rPr>
        <w:instrText xml:space="preserve"> ADDIN EN.CITE &lt;EndNote&gt;&lt;Cite&gt;&lt;Author&gt;Kanis&lt;/Author&gt;&lt;Year&gt;2016&lt;/Year&gt;&lt;RecNum&gt;7312&lt;/RecNum&gt;&lt;DisplayText&gt;(23)&lt;/DisplayText&gt;&lt;record&gt;&lt;rec-number&gt;7312&lt;/rec-number&gt;&lt;foreign-keys&gt;&lt;key app="EN" db-id="p0w2r505hvs222essdtvfrfxer9w0spesp9e" timestamp="1475565385"&gt;7312&lt;/key&gt;&lt;/foreign-keys&gt;&lt;ref-type name="Journal Article"&gt;17&lt;/ref-type&gt;&lt;contributors&gt;&lt;authors&gt;&lt;author&gt;Kanis, J. A.&lt;/author&gt;&lt;author&gt;Harvey, N. C.&lt;/author&gt;&lt;author&gt;Cooper, C.&lt;/author&gt;&lt;author&gt;Johansson, H.&lt;/author&gt;&lt;author&gt;Oden, A.&lt;/author&gt;&lt;author&gt;McCloskey, E. V.&lt;/author&gt;&lt;/authors&gt;&lt;/contributors&gt;&lt;auth-address&gt;Centre for Metabolic Diseases, University of Sheffield Medical School, Beech Hill Road, Sheffield, S10 2RX, UK. w.j.pontefract@sheffield.ac.uk.&amp;#xD;Institute of Health and Ageing, Australian Catholic University, Melbourne, Australia. w.j.pontefract@sheffield.ac.uk.&amp;#xD;MRC Lifecourse Epidemiology Unit, University of Southampton, Southampton, UK.&amp;#xD;Centre for Metabolic Diseases, University of Sheffield Medical School, Beech Hill Road, Sheffield, S10 2RX, UK.&lt;/auth-address&gt;&lt;titles&gt;&lt;title&gt;A systematic review of intervention thresholds based on FRAX : A report prepared for the National Osteoporosis Guideline Group and the International Osteoporosis Foundation&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25&lt;/pages&gt;&lt;volume&gt;11&lt;/volume&gt;&lt;number&gt;1&lt;/number&gt;&lt;edition&gt;2016/07/29&lt;/edition&gt;&lt;dates&gt;&lt;year&gt;2016&lt;/year&gt;&lt;pub-dates&gt;&lt;date&gt;Dec&lt;/date&gt;&lt;/pub-dates&gt;&lt;/dates&gt;&lt;isbn&gt;1862-3514 (Electronic)&lt;/isbn&gt;&lt;accession-num&gt;27465509&lt;/accession-num&gt;&lt;urls&gt;&lt;/urls&gt;&lt;custom2&gt;PMC4978487&lt;/custom2&gt;&lt;custom6&gt;Ems69443&lt;/custom6&gt;&lt;electronic-resource-num&gt;10.1007/s11657-016-0278-z&lt;/electronic-resource-num&gt;&lt;remote-database-provider&gt;NLM&lt;/remote-database-provider&gt;&lt;language&gt;eng&lt;/language&gt;&lt;/record&gt;&lt;/Cite&gt;&lt;/EndNote&gt;</w:instrText>
      </w:r>
      <w:r w:rsidR="001A3CC9">
        <w:rPr>
          <w:lang w:val="en-NZ"/>
        </w:rPr>
        <w:fldChar w:fldCharType="separate"/>
      </w:r>
      <w:r w:rsidR="001A3CC9">
        <w:rPr>
          <w:noProof/>
          <w:lang w:val="en-NZ"/>
        </w:rPr>
        <w:t>(23)</w:t>
      </w:r>
      <w:r w:rsidR="001A3CC9">
        <w:rPr>
          <w:lang w:val="en-NZ"/>
        </w:rPr>
        <w:fldChar w:fldCharType="end"/>
      </w:r>
      <w:r w:rsidR="00342081">
        <w:rPr>
          <w:lang w:val="en-NZ"/>
        </w:rPr>
        <w:t xml:space="preserve">. In the UK, FRAX is linked to the age-dependent (up to the age of 70 years) thresholds of the National Osteoporosis Guideline Group (NOGG) </w:t>
      </w:r>
      <w:r w:rsidR="001A3CC9">
        <w:rPr>
          <w:lang w:val="en-NZ"/>
        </w:rPr>
        <w:fldChar w:fldCharType="begin">
          <w:fldData xml:space="preserve">PEVuZE5vdGU+PENpdGU+PEF1dGhvcj5Db21wc3RvbjwvQXV0aG9yPjxZZWFyPjIwMTc8L1llYXI+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L3RpdGxlcz48cGVyaW9kaWNhbD48ZnVsbC10aXRsZT5B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</w:fldData>
        </w:fldChar>
      </w:r>
      <w:r w:rsidR="0018603F">
        <w:rPr>
          <w:lang w:val="en-NZ"/>
        </w:rPr>
        <w:instrText xml:space="preserve"> ADDIN EN.CITE </w:instrText>
      </w:r>
      <w:r w:rsidR="0018603F">
        <w:rPr>
          <w:lang w:val="en-NZ"/>
        </w:rPr>
        <w:fldChar w:fldCharType="begin">
          <w:fldData xml:space="preserve">PEVuZE5vdGU+PENpdGU+PEF1dGhvcj5Db21wc3RvbjwvQXV0aG9yPjxZZWFyPjIwMTc8L1llYXI+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</w:fldData>
        </w:fldChar>
      </w:r>
      <w:r w:rsidR="0018603F">
        <w:rPr>
          <w:lang w:val="en-NZ"/>
        </w:rPr>
        <w:instrText xml:space="preserve"> ADDIN EN.CITE.DATA </w:instrText>
      </w:r>
      <w:r w:rsidR="0018603F">
        <w:rPr>
          <w:lang w:val="en-NZ"/>
        </w:rPr>
      </w:r>
      <w:r w:rsidR="0018603F">
        <w:rPr>
          <w:lang w:val="en-NZ"/>
        </w:rPr>
        <w:fldChar w:fldCharType="end"/>
      </w:r>
      <w:r w:rsidR="001A3CC9">
        <w:rPr>
          <w:lang w:val="en-NZ"/>
        </w:rPr>
      </w:r>
      <w:r w:rsidR="001A3CC9">
        <w:rPr>
          <w:lang w:val="en-NZ"/>
        </w:rPr>
        <w:fldChar w:fldCharType="separate"/>
      </w:r>
      <w:r w:rsidR="0018603F">
        <w:rPr>
          <w:noProof/>
          <w:lang w:val="en-NZ"/>
        </w:rPr>
        <w:t>(17)</w:t>
      </w:r>
      <w:r w:rsidR="001A3CC9">
        <w:rPr>
          <w:lang w:val="en-NZ"/>
        </w:rPr>
        <w:fldChar w:fldCharType="end"/>
      </w:r>
      <w:r w:rsidR="00342081">
        <w:rPr>
          <w:lang w:val="en-NZ"/>
        </w:rPr>
        <w:t xml:space="preserve">, with the threshold predicated on the probability of future fracture conferred by a prior fracture. This approach has been shown to be cost effective in the UK, and </w:t>
      </w:r>
      <w:r w:rsidR="00342081">
        <w:rPr>
          <w:lang w:val="en-NZ"/>
        </w:rPr>
        <w:lastRenderedPageBreak/>
        <w:t>contrasts markedly with that of the UK National Institute of Health and Care Excellence</w:t>
      </w:r>
      <w:r w:rsidR="006A6095">
        <w:rPr>
          <w:lang w:val="en-NZ"/>
        </w:rPr>
        <w:t xml:space="preserve"> (NICE)</w:t>
      </w:r>
      <w:r w:rsidR="00342081">
        <w:rPr>
          <w:lang w:val="en-NZ"/>
        </w:rPr>
        <w:t xml:space="preserve">. In the 2017 technology appraisal of bisphosphonates </w:t>
      </w:r>
      <w:r w:rsidR="001A3CC9">
        <w:rPr>
          <w:lang w:val="en-NZ"/>
        </w:rPr>
        <w:fldChar w:fldCharType="begin"/>
      </w:r>
      <w:r w:rsidR="0018603F">
        <w:rPr>
          <w:lang w:val="en-NZ"/>
        </w:rPr>
        <w:instrText xml:space="preserve"> ADDIN EN.CITE &lt;EndNote&gt;&lt;Cite&gt;&lt;Author&gt;NICE&lt;/Author&gt;&lt;Year&gt;2017&lt;/Year&gt;&lt;RecNum&gt;7432&lt;/RecNum&gt;&lt;DisplayText&gt;(66)&lt;/DisplayText&gt;&lt;record&gt;&lt;rec-number&gt;7432&lt;/rec-number&gt;&lt;foreign-keys&gt;&lt;key app="EN" db-id="p0w2r505hvs222essdtvfrfxer9w0spesp9e" timestamp="1501062823"&gt;7432&lt;/key&gt;&lt;/foreign-keys&gt;&lt;ref-type name="Government Document"&gt;46&lt;/ref-type&gt;&lt;contributors&gt;&lt;authors&gt;&lt;author&gt;NICE&lt;/author&gt;&lt;/authors&gt;&lt;/contributors&gt;&lt;titles&gt;&lt;title&gt;TA464: Bisphosphonates for treating osteoporosis&lt;/title&gt;&lt;/titles&gt;&lt;dates&gt;&lt;year&gt;2017&lt;/year&gt;&lt;/dates&gt;&lt;pub-location&gt;London&lt;/pub-location&gt;&lt;publisher&gt;National Institute for Health and Care Excellence&lt;/publisher&gt;&lt;urls&gt;&lt;related-urls&gt;&lt;url&gt;https://www.nice.org.uk/guidance/ta464&lt;/url&gt;&lt;/related-urls&gt;&lt;/urls&gt;&lt;access-date&gt;07/11/2017&lt;/access-date&gt;&lt;/record&gt;&lt;/Cite&gt;&lt;/EndNote&gt;</w:instrText>
      </w:r>
      <w:r w:rsidR="001A3CC9">
        <w:rPr>
          <w:lang w:val="en-NZ"/>
        </w:rPr>
        <w:fldChar w:fldCharType="separate"/>
      </w:r>
      <w:r w:rsidR="0018603F">
        <w:rPr>
          <w:noProof/>
          <w:lang w:val="en-NZ"/>
        </w:rPr>
        <w:t>(66)</w:t>
      </w:r>
      <w:r w:rsidR="001A3CC9">
        <w:rPr>
          <w:lang w:val="en-NZ"/>
        </w:rPr>
        <w:fldChar w:fldCharType="end"/>
      </w:r>
      <w:r w:rsidR="00342081">
        <w:rPr>
          <w:lang w:val="en-NZ"/>
        </w:rPr>
        <w:t xml:space="preserve">, a pure health economic approach, in the context of a very common disease and extremely inexpensive therapies, led of a 1% risk of </w:t>
      </w:r>
      <w:r w:rsidR="00C75931">
        <w:rPr>
          <w:lang w:val="en-NZ"/>
        </w:rPr>
        <w:t xml:space="preserve">major osteoporotic </w:t>
      </w:r>
      <w:r w:rsidR="00342081">
        <w:rPr>
          <w:lang w:val="en-NZ"/>
        </w:rPr>
        <w:t xml:space="preserve">fracture over 10 years as the threshold above which these medications were considered cost-effective. Unfortunately this was </w:t>
      </w:r>
      <w:r w:rsidR="006A6095">
        <w:rPr>
          <w:lang w:val="en-NZ"/>
        </w:rPr>
        <w:t>often</w:t>
      </w:r>
      <w:r w:rsidR="00342081">
        <w:rPr>
          <w:lang w:val="en-NZ"/>
        </w:rPr>
        <w:t xml:space="preserve"> interpreted as payers as an intervention threshold, a situation which if permitted to continue </w:t>
      </w:r>
      <w:r w:rsidR="006A6095">
        <w:rPr>
          <w:lang w:val="en-NZ"/>
        </w:rPr>
        <w:t>w</w:t>
      </w:r>
      <w:r w:rsidR="00342081">
        <w:rPr>
          <w:lang w:val="en-NZ"/>
        </w:rPr>
        <w:t>ould have resulted in many adults at low risk of fracture being inappropriately treated</w:t>
      </w:r>
      <w:r w:rsidR="00231293">
        <w:rPr>
          <w:lang w:val="en-NZ"/>
        </w:rPr>
        <w:t xml:space="preserve"> </w:t>
      </w:r>
      <w:r w:rsidR="001A3CC9">
        <w:rPr>
          <w:lang w:val="en-NZ"/>
        </w:rPr>
        <w:fldChar w:fldCharType="begin"/>
      </w:r>
      <w:r w:rsidR="0018603F">
        <w:rPr>
          <w:lang w:val="en-NZ"/>
        </w:rPr>
        <w:instrText xml:space="preserve"> ADDIN EN.CITE &lt;EndNote&gt;&lt;Cite&gt;&lt;Author&gt;Harvey&lt;/Author&gt;&lt;Year&gt;2017&lt;/Year&gt;&lt;RecNum&gt;7446&lt;/RecNum&gt;&lt;DisplayText&gt;(67)&lt;/DisplayText&gt;&lt;record&gt;&lt;rec-number&gt;7446&lt;/rec-number&gt;&lt;foreign-keys&gt;&lt;key app="EN" db-id="p0w2r505hvs222essdtvfrfxer9w0spesp9e" timestamp="1509276301"&gt;7446&lt;/key&gt;&lt;/foreign-keys&gt;&lt;ref-type name="Journal Article"&gt;17&lt;/ref-type&gt;&lt;contributors&gt;&lt;authors&gt;&lt;author&gt;Harvey, N. C.&lt;/author&gt;&lt;author&gt;McCloskey, E.&lt;/author&gt;&lt;author&gt;Kanis, J.&lt;/author&gt;&lt;author&gt;Compston, J.&lt;/author&gt;&lt;author&gt;Cooper, C.&lt;/author&gt;&lt;/authors&gt;&lt;/contributors&gt;&lt;titles&gt;&lt;title&gt;Bisphosphonates in osteoporosis: NICE and easy?&lt;/title&gt;&lt;secondary-title&gt;Lancet&lt;/secondary-title&gt;&lt;/titles&gt;&lt;periodical&gt;&lt;full-title&gt;Lancet&lt;/full-title&gt;&lt;/periodical&gt;&lt;pages&gt;(In press)&lt;/pages&gt;&lt;dates&gt;&lt;year&gt;2017&lt;/year&gt;&lt;/dates&gt;&lt;urls&gt;&lt;/urls&gt;&lt;/record&gt;&lt;/Cite&gt;&lt;/EndNote&gt;</w:instrText>
      </w:r>
      <w:r w:rsidR="001A3CC9">
        <w:rPr>
          <w:lang w:val="en-NZ"/>
        </w:rPr>
        <w:fldChar w:fldCharType="separate"/>
      </w:r>
      <w:r w:rsidR="0018603F">
        <w:rPr>
          <w:noProof/>
          <w:lang w:val="en-NZ"/>
        </w:rPr>
        <w:t>(67)</w:t>
      </w:r>
      <w:r w:rsidR="001A3CC9">
        <w:rPr>
          <w:lang w:val="en-NZ"/>
        </w:rPr>
        <w:fldChar w:fldCharType="end"/>
      </w:r>
      <w:r w:rsidR="00342081">
        <w:rPr>
          <w:lang w:val="en-NZ"/>
        </w:rPr>
        <w:t xml:space="preserve">, but which was later </w:t>
      </w:r>
      <w:r w:rsidR="00C75931">
        <w:rPr>
          <w:lang w:val="en-NZ"/>
        </w:rPr>
        <w:t>resolved</w:t>
      </w:r>
      <w:r w:rsidR="00342081">
        <w:rPr>
          <w:lang w:val="en-NZ"/>
        </w:rPr>
        <w:t xml:space="preserve"> by </w:t>
      </w:r>
      <w:r w:rsidR="00C75931">
        <w:rPr>
          <w:lang w:val="en-NZ"/>
        </w:rPr>
        <w:t>referral</w:t>
      </w:r>
      <w:r w:rsidR="00342081">
        <w:rPr>
          <w:lang w:val="en-NZ"/>
        </w:rPr>
        <w:t xml:space="preserve"> to NOGG guidance</w:t>
      </w:r>
      <w:r w:rsidR="00C75931">
        <w:rPr>
          <w:lang w:val="en-NZ"/>
        </w:rPr>
        <w:t xml:space="preserve"> for clinical, rather than health economic thresholds</w:t>
      </w:r>
      <w:r w:rsidR="00231293">
        <w:rPr>
          <w:lang w:val="en-NZ"/>
        </w:rPr>
        <w:t xml:space="preserve"> </w:t>
      </w:r>
      <w:r w:rsidR="001A3CC9">
        <w:rPr>
          <w:lang w:val="en-NZ"/>
        </w:rPr>
        <w:fldChar w:fldCharType="begin">
          <w:fldData xml:space="preserve">PEVuZE5vdGU+PENpdGU+PEF1dGhvcj5IYXJ2ZXk8L0F1dGhvcj48WWVhcj4yMDE4PC9ZZWFyPjxS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xNTExLTE1MTM8L3BhZ2VzPjx2b2x1bWU+Mjk8L3ZvbHVtZT48bnVtYmVy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</w:fldData>
        </w:fldChar>
      </w:r>
      <w:r w:rsidR="0018603F">
        <w:rPr>
          <w:lang w:val="en-NZ"/>
        </w:rPr>
        <w:instrText xml:space="preserve"> ADDIN EN.CITE </w:instrText>
      </w:r>
      <w:r w:rsidR="0018603F">
        <w:rPr>
          <w:lang w:val="en-NZ"/>
        </w:rPr>
        <w:fldChar w:fldCharType="begin">
          <w:fldData xml:space="preserve">PEVuZE5vdGU+PENpdGU+PEF1dGhvcj5IYXJ2ZXk8L0F1dGhvcj48WWVhcj4yMDE4PC9ZZWFyPjxS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</w:fldData>
        </w:fldChar>
      </w:r>
      <w:r w:rsidR="0018603F">
        <w:rPr>
          <w:lang w:val="en-NZ"/>
        </w:rPr>
        <w:instrText xml:space="preserve"> ADDIN EN.CITE.DATA </w:instrText>
      </w:r>
      <w:r w:rsidR="0018603F">
        <w:rPr>
          <w:lang w:val="en-NZ"/>
        </w:rPr>
      </w:r>
      <w:r w:rsidR="0018603F">
        <w:rPr>
          <w:lang w:val="en-NZ"/>
        </w:rPr>
        <w:fldChar w:fldCharType="end"/>
      </w:r>
      <w:r w:rsidR="001A3CC9">
        <w:rPr>
          <w:lang w:val="en-NZ"/>
        </w:rPr>
      </w:r>
      <w:r w:rsidR="001A3CC9">
        <w:rPr>
          <w:lang w:val="en-NZ"/>
        </w:rPr>
        <w:fldChar w:fldCharType="separate"/>
      </w:r>
      <w:r w:rsidR="0018603F">
        <w:rPr>
          <w:noProof/>
          <w:lang w:val="en-NZ"/>
        </w:rPr>
        <w:t>(68)</w:t>
      </w:r>
      <w:r w:rsidR="001A3CC9">
        <w:rPr>
          <w:lang w:val="en-NZ"/>
        </w:rPr>
        <w:fldChar w:fldCharType="end"/>
      </w:r>
      <w:r w:rsidR="00342081">
        <w:rPr>
          <w:lang w:val="en-NZ"/>
        </w:rPr>
        <w:t>.</w:t>
      </w:r>
    </w:p>
    <w:p w14:paraId="690E1713" w14:textId="77777777" w:rsidR="00426199" w:rsidRPr="00117B12" w:rsidRDefault="00117B12" w:rsidP="00DE0696">
      <w:pPr>
        <w:spacing w:line="360" w:lineRule="auto"/>
        <w:jc w:val="both"/>
        <w:rPr>
          <w:lang w:val="en-NZ"/>
        </w:rPr>
      </w:pPr>
      <w:r w:rsidRPr="00117B12">
        <w:rPr>
          <w:lang w:val="en-NZ"/>
        </w:rPr>
        <w:t>FIGURE 3 HERE</w:t>
      </w:r>
    </w:p>
    <w:p w14:paraId="5C982EA2" w14:textId="77777777" w:rsidR="006358C4" w:rsidRPr="00426199" w:rsidRDefault="006358C4" w:rsidP="00DE0696">
      <w:pPr>
        <w:spacing w:line="360" w:lineRule="auto"/>
        <w:jc w:val="both"/>
        <w:rPr>
          <w:b/>
          <w:sz w:val="24"/>
        </w:rPr>
      </w:pPr>
      <w:r w:rsidRPr="00426199">
        <w:rPr>
          <w:b/>
          <w:sz w:val="24"/>
        </w:rPr>
        <w:t>CONCLUSION</w:t>
      </w:r>
    </w:p>
    <w:p w14:paraId="5541EAEC" w14:textId="6B068DB0" w:rsidR="00B86DAD" w:rsidRDefault="00B70037" w:rsidP="00DE0696">
      <w:pPr>
        <w:spacing w:line="360" w:lineRule="auto"/>
        <w:jc w:val="both"/>
      </w:pPr>
      <w:r>
        <w:t xml:space="preserve">Recent decades have seen a dramatic transformation in osteoporosis, from having been historically viewed as an </w:t>
      </w:r>
      <w:r w:rsidR="00815D71">
        <w:t>inescapable result</w:t>
      </w:r>
      <w:r>
        <w:t xml:space="preserve"> of ageing, to now being a well characterised chronic non-communicable disease, with diagnostic criteria, well-established methods of risk assessment and an enviable range of therapeutic medications. Despite this backdrop, ho</w:t>
      </w:r>
      <w:r w:rsidR="00FB2DBF" w:rsidRPr="00FB2DBF">
        <w:t>wever,</w:t>
      </w:r>
      <w:r w:rsidR="00426199" w:rsidRPr="00FB2DBF">
        <w:t xml:space="preserve"> there is evidence from the UK, US and continental Europe that treatment rates have declined substantially in the last 5 years. </w:t>
      </w:r>
      <w:r w:rsidR="00FB2DBF" w:rsidRPr="00FB2DBF">
        <w:t xml:space="preserve">With ageing populations and overstretched health services, osteoporosis </w:t>
      </w:r>
      <w:r w:rsidR="0011284F">
        <w:t xml:space="preserve">may </w:t>
      </w:r>
      <w:r w:rsidR="00FB2DBF" w:rsidRPr="00FB2DBF">
        <w:t xml:space="preserve">often fall off the bottom of the list of priorities for </w:t>
      </w:r>
      <w:r w:rsidR="00815D71">
        <w:lastRenderedPageBreak/>
        <w:t>both clinicians and patients</w:t>
      </w:r>
      <w:r w:rsidR="00FB2DBF" w:rsidRPr="00FB2DBF">
        <w:t>. The r</w:t>
      </w:r>
      <w:r w:rsidR="00426199" w:rsidRPr="00FB2DBF">
        <w:t xml:space="preserve">are </w:t>
      </w:r>
      <w:r w:rsidR="00815D71">
        <w:t>adverse</w:t>
      </w:r>
      <w:r w:rsidR="00815D71" w:rsidRPr="00FB2DBF">
        <w:t xml:space="preserve"> </w:t>
      </w:r>
      <w:r w:rsidR="00426199" w:rsidRPr="00FB2DBF">
        <w:t>effects of anti-resorptive</w:t>
      </w:r>
      <w:r w:rsidR="00815D71">
        <w:t xml:space="preserve"> therapies</w:t>
      </w:r>
      <w:r w:rsidR="00FB2DBF" w:rsidRPr="00FB2DBF">
        <w:t xml:space="preserve"> have become a disproportionately </w:t>
      </w:r>
      <w:r w:rsidR="0011284F">
        <w:t>(and inappropriately) major</w:t>
      </w:r>
      <w:r w:rsidR="0011284F" w:rsidRPr="00FB2DBF">
        <w:t xml:space="preserve"> </w:t>
      </w:r>
      <w:r w:rsidR="00FB2DBF" w:rsidRPr="00FB2DBF">
        <w:t>concern</w:t>
      </w:r>
      <w:r w:rsidR="00426199" w:rsidRPr="00FB2DBF">
        <w:t xml:space="preserve">, </w:t>
      </w:r>
      <w:r w:rsidR="00815D71">
        <w:t>amplified</w:t>
      </w:r>
      <w:r w:rsidR="00815D71" w:rsidRPr="00FB2DBF">
        <w:t xml:space="preserve"> </w:t>
      </w:r>
      <w:r w:rsidR="00426199" w:rsidRPr="00FB2DBF">
        <w:t xml:space="preserve">by </w:t>
      </w:r>
      <w:r w:rsidR="00815D71">
        <w:t>sensationalised</w:t>
      </w:r>
      <w:r w:rsidR="00FB2DBF" w:rsidRPr="00FB2DBF">
        <w:t xml:space="preserve"> media reports</w:t>
      </w:r>
      <w:r w:rsidR="0011284F">
        <w:t>, which have</w:t>
      </w:r>
      <w:r w:rsidR="00FB2DBF" w:rsidRPr="00FB2DBF">
        <w:t xml:space="preserve"> </w:t>
      </w:r>
      <w:r w:rsidR="0011284F">
        <w:t xml:space="preserve">usually been inadequately countered by </w:t>
      </w:r>
      <w:r w:rsidR="00FB2DBF" w:rsidRPr="00FB2DBF">
        <w:t xml:space="preserve">the </w:t>
      </w:r>
      <w:r w:rsidR="0011284F">
        <w:t xml:space="preserve">clinical </w:t>
      </w:r>
      <w:r w:rsidR="00FB2DBF" w:rsidRPr="00FB2DBF">
        <w:t xml:space="preserve">academic community. These fears and </w:t>
      </w:r>
      <w:r w:rsidR="00B86DAD">
        <w:t xml:space="preserve">the resulting </w:t>
      </w:r>
      <w:r w:rsidR="00FB2DBF" w:rsidRPr="00FB2DBF">
        <w:t>reduced prescribing</w:t>
      </w:r>
      <w:r w:rsidR="00426199" w:rsidRPr="00FB2DBF">
        <w:t xml:space="preserve"> have been </w:t>
      </w:r>
      <w:r w:rsidR="00815D71">
        <w:t>exacerbated</w:t>
      </w:r>
      <w:r w:rsidR="00815D71" w:rsidRPr="00FB2DBF">
        <w:t xml:space="preserve"> </w:t>
      </w:r>
      <w:r w:rsidR="00426199" w:rsidRPr="00FB2DBF">
        <w:t xml:space="preserve">by </w:t>
      </w:r>
      <w:r w:rsidR="00815D71">
        <w:t>reductions</w:t>
      </w:r>
      <w:r w:rsidR="00426199" w:rsidRPr="00FB2DBF">
        <w:t xml:space="preserve"> in reimbursement in the US, </w:t>
      </w:r>
      <w:r w:rsidR="00815D71">
        <w:t>mirrored</w:t>
      </w:r>
      <w:r w:rsidR="00426199" w:rsidRPr="00FB2DBF">
        <w:t xml:space="preserve"> in new guidance. </w:t>
      </w:r>
      <w:r w:rsidR="00815D71">
        <w:t xml:space="preserve">It is apparent that many patients, </w:t>
      </w:r>
      <w:r w:rsidR="00426199" w:rsidRPr="00FB2DBF">
        <w:t>doctors</w:t>
      </w:r>
      <w:r w:rsidR="00815D71">
        <w:t xml:space="preserve"> and</w:t>
      </w:r>
      <w:r w:rsidR="00426199" w:rsidRPr="00FB2DBF">
        <w:t xml:space="preserve"> dentists and patients now</w:t>
      </w:r>
      <w:r w:rsidR="00B86DAD">
        <w:t xml:space="preserve"> appear</w:t>
      </w:r>
      <w:r w:rsidR="00426199" w:rsidRPr="00FB2DBF">
        <w:t xml:space="preserve"> more </w:t>
      </w:r>
      <w:r w:rsidR="00815D71">
        <w:t>concerned by the</w:t>
      </w:r>
      <w:r w:rsidR="00426199" w:rsidRPr="00FB2DBF">
        <w:t xml:space="preserve"> rare but serious side effects</w:t>
      </w:r>
      <w:r w:rsidR="00FB2DBF" w:rsidRPr="00FB2DBF">
        <w:t xml:space="preserve"> of anti-resorptives</w:t>
      </w:r>
      <w:r w:rsidR="00426199" w:rsidRPr="00FB2DBF">
        <w:t xml:space="preserve"> than they are of the </w:t>
      </w:r>
      <w:r w:rsidR="00815D71">
        <w:t>osteoporosis and fragility fractures</w:t>
      </w:r>
      <w:r w:rsidR="00426199" w:rsidRPr="00FB2DBF">
        <w:t xml:space="preserve">.  </w:t>
      </w:r>
    </w:p>
    <w:p w14:paraId="5CDE330E" w14:textId="78B37C69" w:rsidR="00FB2DBF" w:rsidRPr="00FB2DBF" w:rsidRDefault="00B86DAD" w:rsidP="00DE0696">
      <w:pPr>
        <w:spacing w:line="360" w:lineRule="auto"/>
        <w:jc w:val="both"/>
      </w:pPr>
      <w:r>
        <w:t>The clear imperative to urgently tackle this issue</w:t>
      </w:r>
      <w:r w:rsidR="00A94FA4">
        <w:t xml:space="preserve"> has been recognised by key organisations such as the International Osteoporosis Foundation and the American Society for Bone and Mineral Research, leading to the publication of recommendations and roadmaps to address the critical care gap in osteoporosis treatment </w:t>
      </w:r>
      <w:r w:rsidR="00A94FA4">
        <w:fldChar w:fldCharType="begin"/>
      </w:r>
      <w:r w:rsidR="0018603F">
        <w:instrText xml:space="preserve"> ADDIN EN.CITE &lt;EndNote&gt;&lt;Cite&gt;&lt;Author&gt;Khosla&lt;/Author&gt;&lt;Year&gt;2017&lt;/Year&gt;&lt;RecNum&gt;7519&lt;/RecNum&gt;&lt;DisplayText&gt;(69, 70)&lt;/DisplayText&gt;&lt;record&gt;&lt;rec-number&gt;7519&lt;/rec-number&gt;&lt;foreign-keys&gt;&lt;key app="EN" db-id="w559ww0rbapezee9esb5saxf9wr55ar2stzs" timestamp="1565023183"&gt;7519&lt;/key&gt;&lt;/foreign-keys&gt;&lt;ref-type name="Journal Article"&gt;17&lt;/ref-type&gt;&lt;contributors&gt;&lt;authors&gt;&lt;author&gt;Khosla, Sundeep&lt;/author&gt;&lt;author&gt;Hofbauer, Lorenz C.&lt;/author&gt;&lt;/authors&gt;&lt;/contributors&gt;&lt;titles&gt;&lt;title&gt;Osteoporosis treatment: recent developments and ongoing challenges&lt;/title&gt;&lt;secondary-title&gt;The Lancet Diabetes &amp;amp; Endocrinology&lt;/secondary-title&gt;&lt;/titles&gt;&lt;periodical&gt;&lt;full-title&gt;The Lancet Diabetes &amp;amp; Endocrinology&lt;/full-title&gt;&lt;/periodical&gt;&lt;pages&gt;898-907&lt;/pages&gt;&lt;volume&gt;5&lt;/volume&gt;&lt;number&gt;11&lt;/number&gt;&lt;dates&gt;&lt;year&gt;2017&lt;/year&gt;&lt;/dates&gt;&lt;publisher&gt;Elsevier&lt;/publisher&gt;&lt;isbn&gt;2213-8587&lt;/isbn&gt;&lt;urls&gt;&lt;related-urls&gt;&lt;url&gt;https://doi.org/10.1016/S2213-8587(17)30188-2&lt;/url&gt;&lt;/related-urls&gt;&lt;/urls&gt;&lt;electronic-resource-num&gt;10.1016/S2213-8587(17)30188-2&lt;/electronic-resource-num&gt;&lt;access-date&gt;2019/08/05&lt;/access-date&gt;&lt;/record&gt;&lt;/Cite&gt;&lt;Cite&gt;&lt;Author&gt;Harvey&lt;/Author&gt;&lt;Year&gt;2016&lt;/Year&gt;&lt;RecNum&gt;7520&lt;/RecNum&gt;&lt;record&gt;&lt;rec-number&gt;7520&lt;/rec-number&gt;&lt;foreign-keys&gt;&lt;key app="EN" db-id="w559ww0rbapezee9esb5saxf9wr55ar2stzs" timestamp="1565023404"&gt;7520&lt;/key&gt;&lt;/foreign-keys&gt;&lt;ref-type name="Report"&gt;27&lt;/ref-type&gt;&lt;contributors&gt;&lt;authors&gt;&lt;author&gt;Harvey, N.C. &lt;/author&gt;&lt;author&gt;McCloskey, E.&lt;/author&gt;&lt;/authors&gt;&lt;secondary-authors&gt;&lt;author&gt; &lt;/author&gt;&lt;/secondary-authors&gt;&lt;tertiary-authors&gt;&lt;author&gt;International Osteoporosis Foundation&lt;/author&gt;&lt;/tertiary-authors&gt;&lt;/contributors&gt;&lt;titles&gt;&lt;title&gt;Gaps and solutions in bone health: A global framework for improvement&lt;/title&gt;&lt;/titles&gt;&lt;dates&gt;&lt;year&gt;2016&lt;/year&gt;&lt;/dates&gt;&lt;urls&gt;&lt;related-urls&gt;&lt;url&gt;https://www.iofbonehealth.org/thematic-report-2016&lt;/url&gt;&lt;/related-urls&gt;&lt;/urls&gt;&lt;/record&gt;&lt;/Cite&gt;&lt;/EndNote&gt;</w:instrText>
      </w:r>
      <w:r w:rsidR="00A94FA4">
        <w:fldChar w:fldCharType="separate"/>
      </w:r>
      <w:r w:rsidR="0018603F">
        <w:rPr>
          <w:noProof/>
        </w:rPr>
        <w:t>(69, 70)</w:t>
      </w:r>
      <w:r w:rsidR="00A94FA4">
        <w:fldChar w:fldCharType="end"/>
      </w:r>
      <w:r w:rsidR="00A94FA4">
        <w:t xml:space="preserve">. </w:t>
      </w:r>
      <w:r w:rsidR="00FB2DBF" w:rsidRPr="00FB2DBF">
        <w:t xml:space="preserve"> Improved public awareness and public health strategies to improve bone health from a young age will also contribute to prevention of osteoporosis in future generations. </w:t>
      </w:r>
      <w:r w:rsidR="00A94FA4">
        <w:t>Given the rapid ageing of the global population and the importance of good musculoskeletal health in old age,</w:t>
      </w:r>
      <w:r>
        <w:t xml:space="preserve"> we must come together to ensure that during </w:t>
      </w:r>
      <w:r w:rsidR="00A94FA4">
        <w:t xml:space="preserve">the </w:t>
      </w:r>
      <w:r>
        <w:t xml:space="preserve">coming </w:t>
      </w:r>
      <w:r w:rsidR="00A94FA4">
        <w:t>decade, 2020-2030</w:t>
      </w:r>
      <w:r>
        <w:t>,</w:t>
      </w:r>
      <w:r w:rsidR="00A94FA4">
        <w:t xml:space="preserve"> hailed by the WHO and others as the “Decade of Healthy Ageing”, </w:t>
      </w:r>
      <w:r>
        <w:t>bone health and fracture prevention become the priority they so urgently need to be.</w:t>
      </w:r>
    </w:p>
    <w:p w14:paraId="53597953" w14:textId="77777777" w:rsidR="00DF453D" w:rsidRPr="00426199" w:rsidRDefault="00785E20" w:rsidP="00DE0696">
      <w:pPr>
        <w:spacing w:line="360" w:lineRule="auto"/>
        <w:jc w:val="both"/>
        <w:rPr>
          <w:b/>
        </w:rPr>
      </w:pPr>
      <w:r w:rsidRPr="00426199">
        <w:rPr>
          <w:b/>
        </w:rPr>
        <w:t xml:space="preserve">Acknowledgements </w:t>
      </w:r>
    </w:p>
    <w:p w14:paraId="2A904BCE" w14:textId="03BF006A" w:rsidR="00426199" w:rsidRPr="00FB2DBF" w:rsidRDefault="00426199" w:rsidP="00DE0696">
      <w:pPr>
        <w:spacing w:after="120" w:line="360" w:lineRule="auto"/>
        <w:jc w:val="both"/>
      </w:pPr>
      <w:r w:rsidRPr="00FB2DBF">
        <w:lastRenderedPageBreak/>
        <w:t xml:space="preserve">We would like to thank the Medical Research Council (UK), National Institute for Health Research, Wellcome Trust, </w:t>
      </w:r>
      <w:r w:rsidR="00B86DAD">
        <w:t xml:space="preserve">Versus </w:t>
      </w:r>
      <w:r w:rsidRPr="00FB2DBF">
        <w:t xml:space="preserve">Arthritis, </w:t>
      </w:r>
      <w:r w:rsidR="00EE294C">
        <w:t>Royal</w:t>
      </w:r>
      <w:r w:rsidR="00EE294C" w:rsidRPr="00FB2DBF">
        <w:t xml:space="preserve"> </w:t>
      </w:r>
      <w:r w:rsidRPr="00FB2DBF">
        <w:t xml:space="preserve">Osteoporosis Society and International Osteoporosis Foundation for supporting this work. </w:t>
      </w:r>
      <w:r w:rsidR="001E4A20">
        <w:t xml:space="preserve">This article includes text reproduced/adapted, with permission from </w:t>
      </w:r>
      <w:r w:rsidR="001E4A20">
        <w:fldChar w:fldCharType="begin"/>
      </w:r>
      <w:r w:rsidR="0018603F">
        <w:instrText xml:space="preserve"> ADDIN EN.CITE &lt;EndNote&gt;&lt;Cite&gt;&lt;Author&gt;Harvey&lt;/Author&gt;&lt;Year&gt;2019&lt;/Year&gt;&lt;RecNum&gt;7737&lt;/RecNum&gt;&lt;DisplayText&gt;(71)&lt;/DisplayText&gt;&lt;record&gt;&lt;rec-number&gt;7737&lt;/rec-number&gt;&lt;foreign-keys&gt;&lt;key app="EN" db-id="p0w2r505hvs222essdtvfrfxer9w0spesp9e" timestamp="1570031779"&gt;7737&lt;/key&gt;&lt;/foreign-keys&gt;&lt;ref-type name="Book Section"&gt;5&lt;/ref-type&gt;&lt;contributors&gt;&lt;authors&gt;&lt;author&gt;Harvey, Nicholas C. W.&lt;/author&gt;&lt;author&gt;McCloskey, Eugene V.&lt;/author&gt;&lt;author&gt;Rizzoli, René&lt;/author&gt;&lt;author&gt;Kanis, John A.&lt;/author&gt;&lt;author&gt;Cooper, Cyrus&lt;/author&gt;&lt;author&gt;Reginster, Jean-Yves&lt;/author&gt;&lt;/authors&gt;&lt;secondary-authors&gt;&lt;author&gt;Huhtaniemi, Ilpo&lt;/author&gt;&lt;author&gt;Martini, Luciano&lt;/author&gt;&lt;/secondary-authors&gt;&lt;/contributors&gt;&lt;titles&gt;&lt;title&gt;Osteoporosis: Treatment Gaps and Health Economics&lt;/title&gt;&lt;secondary-title&gt;Encyclopedia of Endocrine Diseases (Second Edition)&lt;/secondary-title&gt;&lt;/titles&gt;&lt;pages&gt;288-295&lt;/pages&gt;&lt;keywords&gt;&lt;keyword&gt;Case-finding&lt;/keyword&gt;&lt;keyword&gt;Disease awareness&lt;/keyword&gt;&lt;keyword&gt;Epidemiology&lt;/keyword&gt;&lt;keyword&gt;Osteoporosis&lt;/keyword&gt;&lt;keyword&gt;Policy&lt;/keyword&gt;&lt;keyword&gt;Prioritization&lt;/keyword&gt;&lt;keyword&gt;Primary prevention&lt;/keyword&gt;&lt;keyword&gt;Secondary prevention&lt;/keyword&gt;&lt;keyword&gt;Treatment gap&lt;/keyword&gt;&lt;/keywords&gt;&lt;dates&gt;&lt;year&gt;2019&lt;/year&gt;&lt;pub-dates&gt;&lt;date&gt;2019/01/01/&lt;/date&gt;&lt;/pub-dates&gt;&lt;/dates&gt;&lt;pub-location&gt;Oxford&lt;/pub-location&gt;&lt;publisher&gt;Academic Press&lt;/publisher&gt;&lt;isbn&gt;978-0-12-812200-6&lt;/isbn&gt;&lt;urls&gt;&lt;related-urls&gt;&lt;url&gt;http://www.sciencedirect.com/science/article/pii/B978012801238399202X&lt;/url&gt;&lt;/related-urls&gt;&lt;/urls&gt;&lt;electronic-resource-num&gt;https://doi.org/10.1016/B978-0-12-801238-3.99202-X&lt;/electronic-resource-num&gt;&lt;/record&gt;&lt;/Cite&gt;&lt;/EndNote&gt;</w:instrText>
      </w:r>
      <w:r w:rsidR="001E4A20">
        <w:fldChar w:fldCharType="separate"/>
      </w:r>
      <w:r w:rsidR="0018603F">
        <w:rPr>
          <w:noProof/>
        </w:rPr>
        <w:t>(71)</w:t>
      </w:r>
      <w:r w:rsidR="001E4A20">
        <w:fldChar w:fldCharType="end"/>
      </w:r>
      <w:r w:rsidR="001E4A20">
        <w:t xml:space="preserve"> and </w:t>
      </w:r>
      <w:r w:rsidR="001E4A20">
        <w:fldChar w:fldCharType="begin">
          <w:fldData xml:space="preserve">PEVuZE5vdGU+PENpdGU+PEF1dGhvcj5MaXU8L0F1dGhvcj48WWVhcj4yMDE5PC9ZZWFyPjxSZWNO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</w:fldData>
        </w:fldChar>
      </w:r>
      <w:r w:rsidR="0018603F">
        <w:instrText xml:space="preserve"> ADDIN EN.CITE </w:instrText>
      </w:r>
      <w:r w:rsidR="0018603F">
        <w:fldChar w:fldCharType="begin">
          <w:fldData xml:space="preserve">PEVuZE5vdGU+PENpdGU+PEF1dGhvcj5MaXU8L0F1dGhvcj48WWVhcj4yMDE5PC9ZZWFyPjxSZWNO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</w:fldData>
        </w:fldChar>
      </w:r>
      <w:r w:rsidR="0018603F">
        <w:instrText xml:space="preserve"> ADDIN EN.CITE.DATA </w:instrText>
      </w:r>
      <w:r w:rsidR="0018603F">
        <w:fldChar w:fldCharType="end"/>
      </w:r>
      <w:r w:rsidR="001E4A20">
        <w:fldChar w:fldCharType="separate"/>
      </w:r>
      <w:r w:rsidR="0018603F">
        <w:rPr>
          <w:noProof/>
        </w:rPr>
        <w:t>(72)</w:t>
      </w:r>
      <w:r w:rsidR="001E4A20">
        <w:fldChar w:fldCharType="end"/>
      </w:r>
      <w:r w:rsidR="001E4A20">
        <w:t>.</w:t>
      </w:r>
    </w:p>
    <w:p w14:paraId="7CB8F1D4" w14:textId="77777777" w:rsidR="00426199" w:rsidRPr="00FB2DBF" w:rsidRDefault="00426199" w:rsidP="00DE0696">
      <w:pPr>
        <w:spacing w:line="360" w:lineRule="auto"/>
        <w:jc w:val="both"/>
      </w:pPr>
    </w:p>
    <w:p w14:paraId="5E22439B" w14:textId="77777777" w:rsidR="00785E20" w:rsidRDefault="00785E20" w:rsidP="00DE0696">
      <w:pPr>
        <w:spacing w:line="360" w:lineRule="auto"/>
        <w:jc w:val="both"/>
        <w:rPr>
          <w:b/>
        </w:rPr>
      </w:pPr>
      <w:r w:rsidRPr="00785E20">
        <w:rPr>
          <w:b/>
        </w:rPr>
        <w:t>Disclosures</w:t>
      </w:r>
    </w:p>
    <w:p w14:paraId="6388793B" w14:textId="77777777" w:rsidR="00EE294C" w:rsidRDefault="008655C3" w:rsidP="00DE0696">
      <w:pPr>
        <w:spacing w:line="360" w:lineRule="auto"/>
        <w:jc w:val="both"/>
        <w:rPr>
          <w:bCs/>
        </w:rPr>
      </w:pPr>
      <w:r w:rsidRPr="009B4BA6">
        <w:rPr>
          <w:bCs/>
        </w:rPr>
        <w:t>EC reports honoraria/travel support from Eli Lilly, UCB and Amgen outside the submitted work.</w:t>
      </w:r>
      <w:r>
        <w:rPr>
          <w:bCs/>
        </w:rPr>
        <w:t xml:space="preserve"> </w:t>
      </w:r>
      <w:r w:rsidRPr="005078E9">
        <w:rPr>
          <w:bCs/>
        </w:rPr>
        <w:t xml:space="preserve">JL has no </w:t>
      </w:r>
      <w:r w:rsidRPr="00E07398">
        <w:rPr>
          <w:bCs/>
        </w:rPr>
        <w:t>disclosures. CH reports no disclosures. CC reports personal</w:t>
      </w:r>
      <w:r w:rsidRPr="009B4BA6">
        <w:rPr>
          <w:bCs/>
        </w:rPr>
        <w:t xml:space="preserve"> fees from ABBH, Amgen, Eli Lilly, GSK, Medtronic, Merck, Novartis, Pfizer, Roche, Servier and Takeda, outside the submitted work.  NCH reports personal fees, consultancy, lecture fees and honoraria from Alliance for Better Bone Health, AMGEN, MSD, Eli Lilly, Servier, Shire, Consilient Healthcare and Internis Pharma, outside the submitted work.</w:t>
      </w:r>
    </w:p>
    <w:p w14:paraId="059FCA2B" w14:textId="77777777" w:rsidR="008655C3" w:rsidRPr="009B4BA6" w:rsidRDefault="008655C3" w:rsidP="00DE0696">
      <w:pPr>
        <w:spacing w:line="360" w:lineRule="auto"/>
        <w:jc w:val="both"/>
        <w:rPr>
          <w:bCs/>
        </w:rPr>
      </w:pPr>
    </w:p>
    <w:p w14:paraId="5E1B7F27" w14:textId="77777777" w:rsidR="00785E20" w:rsidRDefault="00785E20" w:rsidP="00DE0696">
      <w:pPr>
        <w:spacing w:line="360" w:lineRule="auto"/>
        <w:jc w:val="both"/>
        <w:rPr>
          <w:b/>
        </w:rPr>
      </w:pPr>
      <w:r w:rsidRPr="00785E20">
        <w:rPr>
          <w:b/>
        </w:rPr>
        <w:t>Ethical Approval</w:t>
      </w:r>
    </w:p>
    <w:p w14:paraId="5FE9E976" w14:textId="77777777" w:rsidR="008655C3" w:rsidRDefault="008655C3" w:rsidP="00DE0696">
      <w:pPr>
        <w:spacing w:line="360" w:lineRule="auto"/>
        <w:jc w:val="both"/>
        <w:rPr>
          <w:bCs/>
        </w:rPr>
      </w:pPr>
      <w:r w:rsidRPr="009B4BA6">
        <w:rPr>
          <w:bCs/>
        </w:rPr>
        <w:t>This review article does not present any previously unpublished original research, and ethical approval is therefore not applicable.</w:t>
      </w:r>
    </w:p>
    <w:p w14:paraId="2BAE3C18" w14:textId="77777777" w:rsidR="00DE0696" w:rsidRPr="009B4BA6" w:rsidRDefault="00DE0696" w:rsidP="00DF453D">
      <w:pPr>
        <w:spacing w:line="360" w:lineRule="auto"/>
        <w:rPr>
          <w:bCs/>
        </w:rPr>
      </w:pPr>
    </w:p>
    <w:p w14:paraId="56443198" w14:textId="77777777" w:rsidR="00785E20" w:rsidRPr="00785E20" w:rsidRDefault="00785E20" w:rsidP="00DF453D">
      <w:pPr>
        <w:spacing w:line="360" w:lineRule="auto"/>
        <w:rPr>
          <w:b/>
        </w:rPr>
      </w:pPr>
      <w:r w:rsidRPr="00785E20">
        <w:rPr>
          <w:b/>
        </w:rPr>
        <w:t>References</w:t>
      </w:r>
    </w:p>
    <w:p w14:paraId="0D5C52F4" w14:textId="77777777" w:rsidR="00851761" w:rsidRPr="00851761" w:rsidRDefault="00DF453D" w:rsidP="00851761">
      <w:pPr>
        <w:pStyle w:val="EndNoteBibliography"/>
        <w:spacing w:after="0"/>
      </w:pPr>
      <w:r>
        <w:lastRenderedPageBreak/>
        <w:fldChar w:fldCharType="begin"/>
      </w:r>
      <w:r>
        <w:instrText xml:space="preserve"> ADDIN EN.REFLIST </w:instrText>
      </w:r>
      <w:r>
        <w:fldChar w:fldCharType="separate"/>
      </w:r>
      <w:r w:rsidR="00851761" w:rsidRPr="00851761">
        <w:t>1.</w:t>
      </w:r>
      <w:r w:rsidR="00851761" w:rsidRPr="00851761">
        <w:tab/>
        <w:t>Harvey NC, McCloskey EV, Mitchell PJ, Dawson-Hughes B, Pierroz DD, Reginster JY, et al. Mind the (treatment) gap: a global perspective on current and future strategies for prevention of fragility fractures. Osteoporos Int. 2017;28(5):1507-29.</w:t>
      </w:r>
    </w:p>
    <w:p w14:paraId="0D4ED408" w14:textId="77777777" w:rsidR="00851761" w:rsidRPr="00851761" w:rsidRDefault="00851761" w:rsidP="00851761">
      <w:pPr>
        <w:pStyle w:val="EndNoteBibliography"/>
        <w:spacing w:after="0"/>
      </w:pPr>
      <w:r w:rsidRPr="00851761">
        <w:t>2.</w:t>
      </w:r>
      <w:r w:rsidRPr="00851761">
        <w:tab/>
        <w:t>Giangregorio L, Papaioannou A, Cranney A, Zytaruk N, Adachi JD. Fragility fractures and the osteoporosis care gap: an international phenomenon. Seminars in arthritis and rheumatism. 2006;35(5):293-305.</w:t>
      </w:r>
    </w:p>
    <w:p w14:paraId="78F142BE" w14:textId="77777777" w:rsidR="00851761" w:rsidRPr="00851761" w:rsidRDefault="00851761" w:rsidP="00851761">
      <w:pPr>
        <w:pStyle w:val="EndNoteBibliography"/>
        <w:spacing w:after="0"/>
      </w:pPr>
      <w:r w:rsidRPr="00851761">
        <w:t>3.</w:t>
      </w:r>
      <w:r w:rsidRPr="00851761">
        <w:tab/>
        <w:t>Kanis JA, Svedbom A, Harvey N, McCloskey EV. The osteoporosis treatment gap. Journal of bone and mineral research : the official journal of the American Society for Bone and Mineral Research. 2014;29(9):1926-8.</w:t>
      </w:r>
    </w:p>
    <w:p w14:paraId="0D237AD7" w14:textId="77777777" w:rsidR="00851761" w:rsidRPr="00851761" w:rsidRDefault="00851761" w:rsidP="00851761">
      <w:pPr>
        <w:pStyle w:val="EndNoteBibliography"/>
        <w:spacing w:after="0"/>
      </w:pPr>
      <w:r w:rsidRPr="00851761">
        <w:t>4.</w:t>
      </w:r>
      <w:r w:rsidRPr="00851761">
        <w:tab/>
        <w:t>Kanis JA, Johansson H, Oden A, Cooper C, McCloskey EV. Worldwide uptake of FRAX. Archives of osteoporosis. 2014;9(1):166.</w:t>
      </w:r>
    </w:p>
    <w:p w14:paraId="2E06C602" w14:textId="77777777" w:rsidR="00851761" w:rsidRPr="00851761" w:rsidRDefault="00851761" w:rsidP="00851761">
      <w:pPr>
        <w:pStyle w:val="EndNoteBibliography"/>
        <w:spacing w:after="0"/>
      </w:pPr>
      <w:r w:rsidRPr="00851761">
        <w:t>5.</w:t>
      </w:r>
      <w:r w:rsidRPr="00851761">
        <w:tab/>
        <w:t>Kanis JA, Oden A, McCloskey EV, Johansson H, Wahl DA, Cooper C. A systematic review of hip fracture incidence and probability of fracture worldwide. Osteoporos Int. 2012;23(9):2239-56.</w:t>
      </w:r>
    </w:p>
    <w:p w14:paraId="7E12BD6E" w14:textId="77777777" w:rsidR="00851761" w:rsidRPr="00851761" w:rsidRDefault="00851761" w:rsidP="00851761">
      <w:pPr>
        <w:pStyle w:val="EndNoteBibliography"/>
        <w:spacing w:after="0"/>
      </w:pPr>
      <w:r w:rsidRPr="00851761">
        <w:t>6.</w:t>
      </w:r>
      <w:r w:rsidRPr="00851761">
        <w:tab/>
        <w:t>Solomon DH, Johnston SS, Boytsov NN, McMorrow D, Lane JM, Krohn KD. Osteoporosis medication use after hip fracture in U.S. patients between 2002 and 2011. Journal of bone and mineral research : the official journal of the American Society for Bone and Mineral Research. 2014;29(9):1929-37.</w:t>
      </w:r>
    </w:p>
    <w:p w14:paraId="6BDA152A" w14:textId="77777777" w:rsidR="00851761" w:rsidRPr="00851761" w:rsidRDefault="00851761" w:rsidP="00851761">
      <w:pPr>
        <w:pStyle w:val="EndNoteBibliography"/>
        <w:spacing w:after="0"/>
      </w:pPr>
      <w:r w:rsidRPr="00851761">
        <w:t>7.</w:t>
      </w:r>
      <w:r w:rsidRPr="00851761">
        <w:tab/>
        <w:t>van der Velde RY, Wyers CE, Teesselink E, Geusens PP, van den Bergh JP, de Vries F, et al. Trends in oral anti-osteoporosis drug prescription in the United Kingdom between 1990 and 2012: Variation by age, sex, geographic location and ethnicity. Bone. 2016;94:50-5.</w:t>
      </w:r>
    </w:p>
    <w:p w14:paraId="249A4F1C" w14:textId="77777777" w:rsidR="00851761" w:rsidRPr="00851761" w:rsidRDefault="00851761" w:rsidP="00851761">
      <w:pPr>
        <w:pStyle w:val="EndNoteBibliography"/>
        <w:spacing w:after="0"/>
      </w:pPr>
      <w:r w:rsidRPr="00851761">
        <w:t>8.</w:t>
      </w:r>
      <w:r w:rsidRPr="00851761">
        <w:tab/>
        <w:t>Klop C, Welsing PM, Cooper C, Harvey NC, Elders PJ, Bijlsma JW, et al. Mortality in British hip fracture patients, 2000-2010: a population-based retrospective cohort study. Bone. 2014;66:171-7.</w:t>
      </w:r>
    </w:p>
    <w:p w14:paraId="680355D4" w14:textId="77777777" w:rsidR="00851761" w:rsidRPr="00851761" w:rsidRDefault="00851761" w:rsidP="00851761">
      <w:pPr>
        <w:pStyle w:val="EndNoteBibliography"/>
        <w:spacing w:after="0"/>
      </w:pPr>
      <w:r w:rsidRPr="00851761">
        <w:t>9.</w:t>
      </w:r>
      <w:r w:rsidRPr="00851761">
        <w:tab/>
        <w:t xml:space="preserve">Hawley S, Leal J, Delmestri A, Prieto-Alhambra D, Arden NK, Cooper C, et al. Anti-Osteoporosis Medication Prescriptions and Incidence of Subsequent Fracture Among Primary Hip Fracture Patients in England and Wales: An Interrupted Time-Series Analysis. Journal of bone and mineral research : the official journal of the </w:t>
      </w:r>
      <w:r w:rsidRPr="00851761">
        <w:lastRenderedPageBreak/>
        <w:t>American Society for Bone and Mineral Research. 2016;31(11):2008-15.</w:t>
      </w:r>
    </w:p>
    <w:p w14:paraId="59F00FAF" w14:textId="77777777" w:rsidR="00851761" w:rsidRPr="00851761" w:rsidRDefault="00851761" w:rsidP="00851761">
      <w:pPr>
        <w:pStyle w:val="EndNoteBibliography"/>
        <w:spacing w:after="0"/>
      </w:pPr>
      <w:r w:rsidRPr="00851761">
        <w:t>10.</w:t>
      </w:r>
      <w:r w:rsidRPr="00851761">
        <w:tab/>
        <w:t>Shah A, Prieto-Alhambra D, Hawley S, Delmestri A, Lippett J, Cooper C, et al. Geographic variation in secondary fracture prevention after a hip fracture during 1999-2013: a UK study. Osteoporos Int. 2017;28(1):169-78.</w:t>
      </w:r>
    </w:p>
    <w:p w14:paraId="2F576F5B" w14:textId="77777777" w:rsidR="00851761" w:rsidRPr="00851761" w:rsidRDefault="00851761" w:rsidP="00851761">
      <w:pPr>
        <w:pStyle w:val="EndNoteBibliography"/>
        <w:spacing w:after="0"/>
      </w:pPr>
      <w:r w:rsidRPr="00851761">
        <w:t>11.</w:t>
      </w:r>
      <w:r w:rsidRPr="00851761">
        <w:tab/>
        <w:t>Greenspan SL, Wyman A, Hooven FH, Adami S, Gehlbach S, Anderson FA, Jr., et al. Predictors of treatment with osteoporosis medications after recent fragility fractures in a multinational cohort of postmenopausal women. Journal of the American Geriatrics Society. 2012;60(3):455-61.</w:t>
      </w:r>
    </w:p>
    <w:p w14:paraId="0E6D25A8" w14:textId="77777777" w:rsidR="00851761" w:rsidRPr="00851761" w:rsidRDefault="00851761" w:rsidP="00851761">
      <w:pPr>
        <w:pStyle w:val="EndNoteBibliography"/>
        <w:spacing w:after="0"/>
      </w:pPr>
      <w:r w:rsidRPr="00851761">
        <w:t>12.</w:t>
      </w:r>
      <w:r w:rsidRPr="00851761">
        <w:tab/>
        <w:t>Svedbom A, Hernlund E, Ivergard M, Compston J, Cooper C, Stenmark J, et al. Osteoporosis in the European Union: a compendium of country-specific reports. Archives of osteoporosis. 2013;8(1-2):137.</w:t>
      </w:r>
    </w:p>
    <w:p w14:paraId="05008CEB" w14:textId="77777777" w:rsidR="00851761" w:rsidRPr="00851761" w:rsidRDefault="00851761" w:rsidP="00851761">
      <w:pPr>
        <w:pStyle w:val="EndNoteBibliography"/>
        <w:spacing w:after="0"/>
      </w:pPr>
      <w:r w:rsidRPr="00851761">
        <w:t>13.</w:t>
      </w:r>
      <w:r w:rsidRPr="00851761">
        <w:tab/>
        <w:t>van der Velde RY, Wyers CE, Teesselink E, Geusens PP, van den Bergh JP, de Vries F, et al. Trends in oral anti-osteoporosis drug prescription in the United Kingdom between 1990 and 2012: Variation by age, sex, geographic location and ethnicity. Bone. 2017;94:50-5.</w:t>
      </w:r>
    </w:p>
    <w:p w14:paraId="3CC0E80E" w14:textId="77777777" w:rsidR="00851761" w:rsidRPr="00851761" w:rsidRDefault="00851761" w:rsidP="00851761">
      <w:pPr>
        <w:pStyle w:val="EndNoteBibliography"/>
        <w:spacing w:after="0"/>
      </w:pPr>
      <w:r w:rsidRPr="00851761">
        <w:t>14.</w:t>
      </w:r>
      <w:r w:rsidRPr="00851761">
        <w:tab/>
        <w:t>Hernlund E, Svedbom A, Ivergard M, Compston J, Cooper C, Stenmark J, et al. Osteoporosis in the European Union: medical management, epidemiology and economic burden : A report prepared in collaboration with the International Osteoporosis Foundation (IOF) and the European Federation of Pharmaceutical Industry Associations (EFPIA). Archives of osteoporosis. 2013;8(1-2):136.</w:t>
      </w:r>
    </w:p>
    <w:p w14:paraId="3A864B28" w14:textId="77777777" w:rsidR="00851761" w:rsidRPr="00851761" w:rsidRDefault="00851761" w:rsidP="00851761">
      <w:pPr>
        <w:pStyle w:val="EndNoteBibliography"/>
        <w:spacing w:after="0"/>
      </w:pPr>
      <w:r w:rsidRPr="00851761">
        <w:t>15.</w:t>
      </w:r>
      <w:r w:rsidRPr="00851761">
        <w:tab/>
        <w:t>Kanis JA, McCloskey EV, Johansson H, Cooper C, Rizzoli R, Reginster JY. European guidance for the diagnosis and management of osteoporosis in postmenopausal women. Osteoporos Int. 2013;24(1):23-57.</w:t>
      </w:r>
    </w:p>
    <w:p w14:paraId="127F3A6C" w14:textId="77777777" w:rsidR="00851761" w:rsidRPr="00851761" w:rsidRDefault="00851761" w:rsidP="00851761">
      <w:pPr>
        <w:pStyle w:val="EndNoteBibliography"/>
        <w:spacing w:after="0"/>
      </w:pPr>
      <w:r w:rsidRPr="00851761">
        <w:t>16.</w:t>
      </w:r>
      <w:r w:rsidRPr="00851761">
        <w:tab/>
        <w:t>Lekamwasam S, Adachi JD, Agnusdei D, Bilezikian J, Boonen S, Borgstrom F, et al. A framework for the development of guidelines for the management of glucocorticoid-induced osteoporosis. Osteoporos Int. 2012;23(9):2257-76.</w:t>
      </w:r>
    </w:p>
    <w:p w14:paraId="284F0594" w14:textId="77777777" w:rsidR="00851761" w:rsidRPr="00851761" w:rsidRDefault="00851761" w:rsidP="00851761">
      <w:pPr>
        <w:pStyle w:val="EndNoteBibliography"/>
        <w:spacing w:after="0"/>
      </w:pPr>
      <w:r w:rsidRPr="00851761">
        <w:lastRenderedPageBreak/>
        <w:t>17.</w:t>
      </w:r>
      <w:r w:rsidRPr="00851761">
        <w:tab/>
        <w:t>Compston J, Cooper A, Cooper C, Gittoes N, Gregson C, Harvey N, et al. UK clinical guideline for the prevention and treatment of osteoporosis. Archives of osteoporosis. 2017;12(1):43.</w:t>
      </w:r>
    </w:p>
    <w:p w14:paraId="5FCC1930" w14:textId="77777777" w:rsidR="00851761" w:rsidRPr="00851761" w:rsidRDefault="00851761" w:rsidP="00851761">
      <w:pPr>
        <w:pStyle w:val="EndNoteBibliography"/>
        <w:spacing w:after="0"/>
      </w:pPr>
      <w:r w:rsidRPr="00851761">
        <w:t>18.</w:t>
      </w:r>
      <w:r w:rsidRPr="00851761">
        <w:tab/>
        <w:t>Diez-Perez A, Hooven FH, Adachi JD, Adami S, Anderson FA, Boonen S, et al. Regional differences in treatment for osteoporosis. The Global Longitudinal Study of Osteoporosis in Women (GLOW). Bone. 2011;49(3):493-8.</w:t>
      </w:r>
    </w:p>
    <w:p w14:paraId="1E971454" w14:textId="77777777" w:rsidR="00851761" w:rsidRPr="00851761" w:rsidRDefault="00851761" w:rsidP="00851761">
      <w:pPr>
        <w:pStyle w:val="EndNoteBibliography"/>
        <w:spacing w:after="0"/>
      </w:pPr>
      <w:r w:rsidRPr="00851761">
        <w:t>19.</w:t>
      </w:r>
      <w:r w:rsidRPr="00851761">
        <w:tab/>
        <w:t>Martin-Merino E, Huerta-Alvarez C, Prieto-Alhambra D, Alvarez-Gutierrez A, Montero-Corominas D. Secular trends of use of anti-osteoporotic treatments in Spain: A population-based cohort study including over 1.5million people and more than 12years of follow-up. Bone. 2017;105:292-8.</w:t>
      </w:r>
    </w:p>
    <w:p w14:paraId="2F9AEF70" w14:textId="77777777" w:rsidR="00851761" w:rsidRPr="00851761" w:rsidRDefault="00851761" w:rsidP="00851761">
      <w:pPr>
        <w:pStyle w:val="EndNoteBibliography"/>
        <w:spacing w:after="0"/>
      </w:pPr>
      <w:r w:rsidRPr="00851761">
        <w:t>20.</w:t>
      </w:r>
      <w:r w:rsidRPr="00851761">
        <w:tab/>
        <w:t>Abrahamsen B, Skjodt MK, Vestergaard P. Hip fracture rates and time trends in use of anti-osteoporosis medications in Denmark for the period 2005 to 2015: Missed opportunities in fracture prevention. Bone. 2019;120:476-81.</w:t>
      </w:r>
    </w:p>
    <w:p w14:paraId="1B4E33D4" w14:textId="77777777" w:rsidR="00851761" w:rsidRPr="00851761" w:rsidRDefault="00851761" w:rsidP="00851761">
      <w:pPr>
        <w:pStyle w:val="EndNoteBibliography"/>
        <w:spacing w:after="0"/>
      </w:pPr>
      <w:r w:rsidRPr="00851761">
        <w:t>21.</w:t>
      </w:r>
      <w:r w:rsidRPr="00851761">
        <w:tab/>
        <w:t>Jha S, Wang Z, Laucis N, Bhattacharyya T. Trends in Media Reports, Oral Bisphosphonate Prescriptions, and Hip Fractures 1996-2012: An Ecological Analysis. Journal of bone and mineral research : the official journal of the American Society for Bone and Mineral Research. 2015;30(12):2179-87.</w:t>
      </w:r>
    </w:p>
    <w:p w14:paraId="502F5366" w14:textId="77777777" w:rsidR="00851761" w:rsidRPr="00851761" w:rsidRDefault="00851761" w:rsidP="00851761">
      <w:pPr>
        <w:pStyle w:val="EndNoteBibliography"/>
        <w:spacing w:after="0"/>
      </w:pPr>
      <w:r w:rsidRPr="00851761">
        <w:t>22.</w:t>
      </w:r>
      <w:r w:rsidRPr="00851761">
        <w:tab/>
        <w:t>Kanis JA, Hans D, Cooper C, Baim S, Bilezikian JP, Binkley N, et al. Interpretation and use of FRAX in clinical practice. OsteoporosInt. 2011;22(9):2395-411.</w:t>
      </w:r>
    </w:p>
    <w:p w14:paraId="35FA9390" w14:textId="77777777" w:rsidR="00851761" w:rsidRPr="00851761" w:rsidRDefault="00851761" w:rsidP="00851761">
      <w:pPr>
        <w:pStyle w:val="EndNoteBibliography"/>
        <w:spacing w:after="0"/>
      </w:pPr>
      <w:r w:rsidRPr="00851761">
        <w:t>23.</w:t>
      </w:r>
      <w:r w:rsidRPr="00851761">
        <w:tab/>
        <w:t>Kanis JA, Harvey NC, Cooper C, Johansson H, Oden A, McCloskey EV. A systematic review of intervention thresholds based on FRAX : A report prepared for the National Osteoporosis Guideline Group and the International Osteoporosis Foundation. Archives of osteoporosis. 2016;11(1):25.</w:t>
      </w:r>
    </w:p>
    <w:p w14:paraId="6F1FE6AE" w14:textId="77777777" w:rsidR="00851761" w:rsidRPr="00851761" w:rsidRDefault="00851761" w:rsidP="00851761">
      <w:pPr>
        <w:pStyle w:val="EndNoteBibliography"/>
        <w:spacing w:after="0"/>
      </w:pPr>
      <w:r w:rsidRPr="00851761">
        <w:t>24.</w:t>
      </w:r>
      <w:r w:rsidRPr="00851761">
        <w:tab/>
        <w:t>Oden A, McCloskey EV, Kanis JA, Harvey NC, Johansson H. Burden of high fracture probability worldwide: secular increases 2010-2040. Osteoporos Int. 2015;26(9):2243-8.</w:t>
      </w:r>
    </w:p>
    <w:p w14:paraId="381E6DFF" w14:textId="77777777" w:rsidR="00851761" w:rsidRPr="00851761" w:rsidRDefault="00851761" w:rsidP="00851761">
      <w:pPr>
        <w:pStyle w:val="EndNoteBibliography"/>
        <w:spacing w:after="0"/>
      </w:pPr>
      <w:r w:rsidRPr="00851761">
        <w:t>25.</w:t>
      </w:r>
      <w:r w:rsidRPr="00851761">
        <w:tab/>
        <w:t>Global, regional, and national incidence, prevalence, and years lived with disability for 301 acute and chronic diseases and injuries in 188 countries, 1990-2013: a systematic analysis for the Global Burden of Disease Study 2013. Lancet. 2015;386(9995):743-800.</w:t>
      </w:r>
    </w:p>
    <w:p w14:paraId="73CB390E" w14:textId="77777777" w:rsidR="00851761" w:rsidRPr="00851761" w:rsidRDefault="00851761" w:rsidP="00851761">
      <w:pPr>
        <w:pStyle w:val="EndNoteBibliography"/>
        <w:spacing w:after="0"/>
      </w:pPr>
      <w:r w:rsidRPr="00851761">
        <w:lastRenderedPageBreak/>
        <w:t>26.</w:t>
      </w:r>
      <w:r w:rsidRPr="00851761">
        <w:tab/>
        <w:t>Harvey N, Dennison E, Cooper C. Osteoporosis: impact on health and economics. NatRevRheumatol. 2010;6(2):99-105.</w:t>
      </w:r>
    </w:p>
    <w:p w14:paraId="1306ED41" w14:textId="77777777" w:rsidR="00851761" w:rsidRPr="00851761" w:rsidRDefault="00851761" w:rsidP="00851761">
      <w:pPr>
        <w:pStyle w:val="EndNoteBibliography"/>
        <w:spacing w:after="0"/>
      </w:pPr>
      <w:r w:rsidRPr="00851761">
        <w:t>27.</w:t>
      </w:r>
      <w:r w:rsidRPr="00851761">
        <w:tab/>
        <w:t>Austin PC, Tu JV, Ko DT, Alter DA. Factors associated with the use of evidence-based therapies after discharge among elderly patients with myocardial infarction. CMAJ : Canadian Medical Association journal = journal de l'Association medicale canadienne. 2008;179(9):901-8.</w:t>
      </w:r>
    </w:p>
    <w:p w14:paraId="53345EF0" w14:textId="77777777" w:rsidR="00851761" w:rsidRPr="00851761" w:rsidRDefault="00851761" w:rsidP="00851761">
      <w:pPr>
        <w:pStyle w:val="EndNoteBibliography"/>
        <w:spacing w:after="0"/>
      </w:pPr>
      <w:r w:rsidRPr="00851761">
        <w:t>28.</w:t>
      </w:r>
      <w:r w:rsidRPr="00851761">
        <w:tab/>
        <w:t>Siris ES, Gehlbach S, Adachi JD, Boonen S, Chapurlat RD, Compston JE, et al. Failure to perceive increased risk of fracture in women 55 years and older: the Global Longitudinal Study of Osteoporosis in Women (GLOW). Osteoporos Int. 2011;22(1):27-35.</w:t>
      </w:r>
    </w:p>
    <w:p w14:paraId="5D9DD352" w14:textId="77777777" w:rsidR="00851761" w:rsidRPr="00851761" w:rsidRDefault="00851761" w:rsidP="00851761">
      <w:pPr>
        <w:pStyle w:val="EndNoteBibliography"/>
        <w:spacing w:after="0"/>
      </w:pPr>
      <w:r w:rsidRPr="00851761">
        <w:t>29.</w:t>
      </w:r>
      <w:r w:rsidRPr="00851761">
        <w:tab/>
        <w:t>Järvinen TL, Michaëlsson K, Jokihaara J, Collins GS, Perry TL, Mintzes B, et al. Overdiagnosis of bone fragility in the quest to prevent hip fracture. BMJ : British Medical Journal. 2015;350:h2088.</w:t>
      </w:r>
    </w:p>
    <w:p w14:paraId="3A424B87" w14:textId="77777777" w:rsidR="00851761" w:rsidRPr="00851761" w:rsidRDefault="00851761" w:rsidP="00851761">
      <w:pPr>
        <w:pStyle w:val="EndNoteBibliography"/>
        <w:spacing w:after="0"/>
      </w:pPr>
      <w:r w:rsidRPr="00851761">
        <w:t>30.</w:t>
      </w:r>
      <w:r w:rsidRPr="00851761">
        <w:tab/>
        <w:t>Järvinen TLN, Michaëlsson K, Aspenberg P, Sievänen H. Osteoporosis: the emperor has no clothes. Journal of internal medicine. 2015;277(6):662-73.</w:t>
      </w:r>
    </w:p>
    <w:p w14:paraId="051DC530" w14:textId="77777777" w:rsidR="00851761" w:rsidRPr="00851761" w:rsidRDefault="00851761" w:rsidP="00851761">
      <w:pPr>
        <w:pStyle w:val="EndNoteBibliography"/>
        <w:spacing w:after="0"/>
      </w:pPr>
      <w:r w:rsidRPr="00851761">
        <w:t>31.</w:t>
      </w:r>
      <w:r w:rsidRPr="00851761">
        <w:tab/>
        <w:t>Compston J. Overdiagnosis of osteoporosis: fact or fallacy? Osteoporos Int. 2015;26(8):2051-4.</w:t>
      </w:r>
    </w:p>
    <w:p w14:paraId="70E32263" w14:textId="77777777" w:rsidR="00851761" w:rsidRPr="00851761" w:rsidRDefault="00851761" w:rsidP="00851761">
      <w:pPr>
        <w:pStyle w:val="EndNoteBibliography"/>
        <w:spacing w:after="0"/>
      </w:pPr>
      <w:r w:rsidRPr="00851761">
        <w:t>32.</w:t>
      </w:r>
      <w:r w:rsidRPr="00851761">
        <w:tab/>
        <w:t>Cipriani C, Pepe J, Minisola S, Lewiecki EM. Adverse effects of media reports on the treatment of osteoporosis. J Endocrinol Invest. 2018;41(12):1359-64.</w:t>
      </w:r>
    </w:p>
    <w:p w14:paraId="726B6A3A" w14:textId="77777777" w:rsidR="00851761" w:rsidRPr="00851761" w:rsidRDefault="00851761" w:rsidP="00851761">
      <w:pPr>
        <w:pStyle w:val="EndNoteBibliography"/>
        <w:spacing w:after="0"/>
      </w:pPr>
      <w:r w:rsidRPr="00851761">
        <w:t>33.</w:t>
      </w:r>
      <w:r w:rsidRPr="00851761">
        <w:tab/>
        <w:t>Peeters G, Tett SE, Duncan EL, Mishra GD, Dobson AJ. Osteoporosis medication dispensing for older Australian women from 2002 to 2010: influences of publications, guidelines, marketing activities and policy. Pharmacoepidemiology and drug safety. 2014;23(12):1303-11.</w:t>
      </w:r>
    </w:p>
    <w:p w14:paraId="11390FFB" w14:textId="77777777" w:rsidR="00851761" w:rsidRPr="00851761" w:rsidRDefault="00851761" w:rsidP="00851761">
      <w:pPr>
        <w:pStyle w:val="EndNoteBibliography"/>
        <w:spacing w:after="0"/>
      </w:pPr>
      <w:r w:rsidRPr="00851761">
        <w:t>34.</w:t>
      </w:r>
      <w:r w:rsidRPr="00851761">
        <w:tab/>
        <w:t>Adler RA, El-Hajj Fuleihan G, Bauer DC, Camacho PM, Clarke BL, Clines GA, et al. Managing Osteoporosis in Patients on Long-Term Bisphosphonate Treatment: Report of a Task Force of the American Society for Bone and Mineral Research. J Bone Miner Res. 2016;31(1):16-35.</w:t>
      </w:r>
    </w:p>
    <w:p w14:paraId="4B33ECF0" w14:textId="77777777" w:rsidR="00851761" w:rsidRPr="00851761" w:rsidRDefault="00851761" w:rsidP="00851761">
      <w:pPr>
        <w:pStyle w:val="EndNoteBibliography"/>
        <w:spacing w:after="0"/>
      </w:pPr>
      <w:r w:rsidRPr="00851761">
        <w:t>35.</w:t>
      </w:r>
      <w:r w:rsidRPr="00851761">
        <w:tab/>
        <w:t>Farmer C, Fenu E, O'Flynn N, Guthrie B. Clinical assessment and management of multimorbidity: summary of NICE guidance. BMJ (Clinical research ed). 2016;354:i4843.</w:t>
      </w:r>
    </w:p>
    <w:p w14:paraId="2DFB8C4C" w14:textId="77777777" w:rsidR="00851761" w:rsidRPr="00851761" w:rsidRDefault="00851761" w:rsidP="00851761">
      <w:pPr>
        <w:pStyle w:val="EndNoteBibliography"/>
        <w:spacing w:after="0"/>
      </w:pPr>
      <w:r w:rsidRPr="00851761">
        <w:lastRenderedPageBreak/>
        <w:t>36.</w:t>
      </w:r>
      <w:r w:rsidRPr="00851761">
        <w:tab/>
        <w:t>Black DM, Rosen CJ. Clinical Practice. Postmenopausal Osteoporosis. The New England journal of medicine. 2016;374(3):254-62.</w:t>
      </w:r>
    </w:p>
    <w:p w14:paraId="33A12144" w14:textId="77777777" w:rsidR="00851761" w:rsidRPr="00851761" w:rsidRDefault="00851761" w:rsidP="00851761">
      <w:pPr>
        <w:pStyle w:val="EndNoteBibliography"/>
        <w:spacing w:after="0"/>
      </w:pPr>
      <w:r w:rsidRPr="00851761">
        <w:t>37.</w:t>
      </w:r>
      <w:r w:rsidRPr="00851761">
        <w:tab/>
        <w:t>Gedmintas L, Solomon DH, Kim SC. Bisphosphonates and risk of subtrochanteric, femoral shaft, and atypical femur fracture: a systematic review and meta-analysis. Journal of bone and mineral research : the official journal of the American Society for Bone and Mineral Research. 2013;28(8):1729-37.</w:t>
      </w:r>
    </w:p>
    <w:p w14:paraId="23BECD84" w14:textId="77777777" w:rsidR="00851761" w:rsidRPr="00851761" w:rsidRDefault="00851761" w:rsidP="00851761">
      <w:pPr>
        <w:pStyle w:val="EndNoteBibliography"/>
        <w:spacing w:after="0"/>
      </w:pPr>
      <w:r w:rsidRPr="00851761">
        <w:t>38.</w:t>
      </w:r>
      <w:r w:rsidRPr="00851761">
        <w:tab/>
        <w:t>Black DM, Abrahamsen B, Bouxsein ML, Einhorn T, Napoli N. Atypical Femur Fractures: Review of Epidemiology, Relationship to Bisphosphonates, Prevention, and Clinical Management. Endocrine reviews. 2019;40(2):333-68.</w:t>
      </w:r>
    </w:p>
    <w:p w14:paraId="685613D9" w14:textId="77777777" w:rsidR="00851761" w:rsidRPr="00851761" w:rsidRDefault="00851761" w:rsidP="00851761">
      <w:pPr>
        <w:pStyle w:val="EndNoteBibliography"/>
        <w:spacing w:after="0"/>
      </w:pPr>
      <w:r w:rsidRPr="00851761">
        <w:t>39.</w:t>
      </w:r>
      <w:r w:rsidRPr="00851761">
        <w:tab/>
        <w:t>Brown JP, Roux C, Törring O, Ho P-R, Beck Jensen J-E, Gilchrist N, et al. Discontinuation of denosumab and associated fracture incidence: Analysis from the Fracture Reduction Evaluation of Denosumab in Osteoporosis Every 6 Months (FREEDOM) Trial. Journal of Bone and Mineral Research. 2013;28(4):746-52.</w:t>
      </w:r>
    </w:p>
    <w:p w14:paraId="0E3771A4" w14:textId="77777777" w:rsidR="00851761" w:rsidRPr="00851761" w:rsidRDefault="00851761" w:rsidP="00851761">
      <w:pPr>
        <w:pStyle w:val="EndNoteBibliography"/>
        <w:spacing w:after="0"/>
      </w:pPr>
      <w:r w:rsidRPr="00851761">
        <w:t>40.</w:t>
      </w:r>
      <w:r w:rsidRPr="00851761">
        <w:tab/>
        <w:t>Abrahamsen B, Eiken P, Prieto-Alhambra D, Eastell R. Risk of hip, subtrochanteric, and femoral shaft fractures among mid and long term users of alendronate: nationwide cohort and nested case-control study. BMJ (Clinical research ed). 2016;353:i3365.</w:t>
      </w:r>
    </w:p>
    <w:p w14:paraId="688E1DF1" w14:textId="77777777" w:rsidR="00851761" w:rsidRPr="00851761" w:rsidRDefault="00851761" w:rsidP="00851761">
      <w:pPr>
        <w:pStyle w:val="EndNoteBibliography"/>
        <w:spacing w:after="0"/>
      </w:pPr>
      <w:r w:rsidRPr="00851761">
        <w:t>41.</w:t>
      </w:r>
      <w:r w:rsidRPr="00851761">
        <w:tab/>
        <w:t>Dennison EM, Cooper C, Kanis JA, Bruyere O, Silverman S, McCloskey E, et al. Fracture risk following intermission of osteoporosis therapy. Osteoporos Int. 2019.</w:t>
      </w:r>
    </w:p>
    <w:p w14:paraId="10221690" w14:textId="77777777" w:rsidR="00851761" w:rsidRPr="00851761" w:rsidRDefault="00851761" w:rsidP="00851761">
      <w:pPr>
        <w:pStyle w:val="EndNoteBibliography"/>
        <w:spacing w:after="0"/>
      </w:pPr>
      <w:r w:rsidRPr="00851761">
        <w:t>42.</w:t>
      </w:r>
      <w:r w:rsidRPr="00851761">
        <w:tab/>
        <w:t>Kanis JA, Borgstrom F, Compston J, Dreinhofer K, Nolte E, Jonsson L, et al. SCOPE: a scorecard for osteoporosis in Europe. Archives of osteoporosis. 2013;8:144.</w:t>
      </w:r>
    </w:p>
    <w:p w14:paraId="1DB7BB9C" w14:textId="77777777" w:rsidR="00851761" w:rsidRPr="00851761" w:rsidRDefault="00851761" w:rsidP="00851761">
      <w:pPr>
        <w:pStyle w:val="EndNoteBibliography"/>
        <w:spacing w:after="0"/>
      </w:pPr>
      <w:r w:rsidRPr="00851761">
        <w:t>43.</w:t>
      </w:r>
      <w:r w:rsidRPr="00851761">
        <w:tab/>
        <w:t>Overman RA, Farley JF, Curtis JR, Zhang J, Gourlay ML, Deal CL. DXA Utilization Between 2006 and 2012 in Commercially Insured Younger Postmenopausal Women. Journal of clinical densitometry : the official journal of the International Society for Clinical Densitometry. 2015;18(2):145-9.</w:t>
      </w:r>
    </w:p>
    <w:p w14:paraId="67A47449" w14:textId="77777777" w:rsidR="00851761" w:rsidRPr="00851761" w:rsidRDefault="00851761" w:rsidP="00851761">
      <w:pPr>
        <w:pStyle w:val="EndNoteBibliography"/>
        <w:spacing w:after="0"/>
      </w:pPr>
      <w:r w:rsidRPr="00851761">
        <w:t>44.</w:t>
      </w:r>
      <w:r w:rsidRPr="00851761">
        <w:tab/>
        <w:t>Lewiecki EM, Adler RA, Curtis J, Gagel RF, Saag KG, Singer A, et al. Hip fractures and declining DXA testing: at a breaking point? Journal of bone and mineral research : the official journal of the American Society for Bone and Mineral Research. 2016.</w:t>
      </w:r>
    </w:p>
    <w:p w14:paraId="57752CF8" w14:textId="77777777" w:rsidR="00851761" w:rsidRPr="00851761" w:rsidRDefault="00851761" w:rsidP="00851761">
      <w:pPr>
        <w:pStyle w:val="EndNoteBibliography"/>
        <w:spacing w:after="0"/>
      </w:pPr>
      <w:r w:rsidRPr="00851761">
        <w:lastRenderedPageBreak/>
        <w:t>45.</w:t>
      </w:r>
      <w:r w:rsidRPr="00851761">
        <w:tab/>
        <w:t>Grover ML, Edwards FD, Chang YH, Cook CB, Behrens MC, Dueck AC. Fracture risk perception study: patient self-perceptions of bone health often disagree with calculated fracture risk. Women's health issues : official publication of the Jacobs Institute of Women's Health. 2014;24(1):e69-75.</w:t>
      </w:r>
    </w:p>
    <w:p w14:paraId="2B677AB2" w14:textId="77777777" w:rsidR="00851761" w:rsidRPr="00851761" w:rsidRDefault="00851761" w:rsidP="00851761">
      <w:pPr>
        <w:pStyle w:val="EndNoteBibliography"/>
        <w:spacing w:after="0"/>
      </w:pPr>
      <w:r w:rsidRPr="00851761">
        <w:t>46.</w:t>
      </w:r>
      <w:r w:rsidRPr="00851761">
        <w:tab/>
        <w:t>Gregson CL, Dennison EM, Compston JE, Adami S, Adachi JD, Anderson FA, Jr., et al. Disease-specific perception of fracture risk and incident fracture rates: GLOW cohort study. Osteoporos Int. 2014;25(1):85-95.</w:t>
      </w:r>
    </w:p>
    <w:p w14:paraId="6E0A1AF7" w14:textId="77777777" w:rsidR="00851761" w:rsidRPr="00851761" w:rsidRDefault="00851761" w:rsidP="00851761">
      <w:pPr>
        <w:pStyle w:val="EndNoteBibliography"/>
        <w:spacing w:after="0"/>
      </w:pPr>
      <w:r w:rsidRPr="00851761">
        <w:t>47.</w:t>
      </w:r>
      <w:r w:rsidRPr="00851761">
        <w:tab/>
        <w:t>Eisman JA, Bogoch ER, Dell R, Harrington JT, McKinney RE, Jr., McLellan A, et al. Making the first fracture the last fracture: ASBMR task force report on secondary fracture prevention. Journal of bone and mineral research : the official journal of the American Society for Bone and Mineral Research. 2012;27(10):2039-46.</w:t>
      </w:r>
    </w:p>
    <w:p w14:paraId="5B7EE689" w14:textId="77777777" w:rsidR="00851761" w:rsidRPr="00851761" w:rsidRDefault="00851761" w:rsidP="00851761">
      <w:pPr>
        <w:pStyle w:val="EndNoteBibliography"/>
        <w:spacing w:after="0"/>
      </w:pPr>
      <w:r w:rsidRPr="00851761">
        <w:t>48.</w:t>
      </w:r>
      <w:r w:rsidRPr="00851761">
        <w:tab/>
        <w:t>Mitchell PJ. Best practices in secondary fracture prevention: fracture liaison services. Current osteoporosis reports. 2013;11(1):52-60.</w:t>
      </w:r>
    </w:p>
    <w:p w14:paraId="5601D363" w14:textId="77777777" w:rsidR="00851761" w:rsidRPr="00851761" w:rsidRDefault="00851761" w:rsidP="00851761">
      <w:pPr>
        <w:pStyle w:val="EndNoteBibliography"/>
        <w:spacing w:after="0"/>
      </w:pPr>
      <w:r w:rsidRPr="00851761">
        <w:t>49.</w:t>
      </w:r>
      <w:r w:rsidRPr="00851761">
        <w:tab/>
        <w:t>Drew S, Judge A, Cooper C, Javaid MK, Farmer A, Gooberman-Hill R. Secondary prevention of fractures after hip fracture: a qualitative study of effective service delivery. Osteoporos Int. 2016;27(5):1719-27.</w:t>
      </w:r>
    </w:p>
    <w:p w14:paraId="5ED6FE15" w14:textId="77777777" w:rsidR="00851761" w:rsidRPr="00851761" w:rsidRDefault="00851761" w:rsidP="00851761">
      <w:pPr>
        <w:pStyle w:val="EndNoteBibliography"/>
        <w:spacing w:after="0"/>
      </w:pPr>
      <w:r w:rsidRPr="00851761">
        <w:t>50.</w:t>
      </w:r>
      <w:r w:rsidRPr="00851761">
        <w:tab/>
        <w:t>Akesson K, Marsh D, Mitchell PJ, McLellan AR, Stenmark J, Pierroz DD, et al. Capture the Fracture: a Best Practice Framework and global campaign to break the fragility fracture cycle. Osteoporos Int. 2013;24(8):2135-52.</w:t>
      </w:r>
    </w:p>
    <w:p w14:paraId="0278AAB5" w14:textId="77777777" w:rsidR="00851761" w:rsidRPr="00851761" w:rsidRDefault="00851761" w:rsidP="00851761">
      <w:pPr>
        <w:pStyle w:val="EndNoteBibliography"/>
        <w:spacing w:after="0"/>
      </w:pPr>
      <w:r w:rsidRPr="00851761">
        <w:t>51.</w:t>
      </w:r>
      <w:r w:rsidRPr="00851761">
        <w:tab/>
        <w:t>Javaid MK, Kyer C, Mitchell PJ, Chana J, Moss C, Edwards MH, et al. Effective secondary fracture prevention: implementation of a global benchmarking of clinical quality using the IOF Capture the Fracture(R) Best Practice Framework tool. Osteoporos Int. 2015;26(11):2573-8.</w:t>
      </w:r>
    </w:p>
    <w:p w14:paraId="694B1AAC" w14:textId="77777777" w:rsidR="00851761" w:rsidRPr="00851761" w:rsidRDefault="00851761" w:rsidP="00851761">
      <w:pPr>
        <w:pStyle w:val="EndNoteBibliography"/>
        <w:spacing w:after="0"/>
      </w:pPr>
      <w:r w:rsidRPr="00851761">
        <w:t>52.</w:t>
      </w:r>
      <w:r w:rsidRPr="00851761">
        <w:tab/>
        <w:t>Mitchell P, Akesson K, Chandran M, Cooper C, Ganda K, Schneider M. Implementation of Models of Care for secondary osteoporotic fracture prevention and orthogeriatric Models of Care for osteoporotic hip fracture. Best practice &amp; research Clinical rheumatology. 2016;30(3):536-58.</w:t>
      </w:r>
    </w:p>
    <w:p w14:paraId="0499BB98" w14:textId="77777777" w:rsidR="00851761" w:rsidRPr="00851761" w:rsidRDefault="00851761" w:rsidP="00851761">
      <w:pPr>
        <w:pStyle w:val="EndNoteBibliography"/>
        <w:spacing w:after="0"/>
      </w:pPr>
      <w:r w:rsidRPr="00851761">
        <w:t>53.</w:t>
      </w:r>
      <w:r w:rsidRPr="00851761">
        <w:tab/>
        <w:t xml:space="preserve">Cooper C, Atkinson EJ, O'Fallon WM, Melton LJ. Incidence of clinically diagnosed vertebral fractures: a population-based study in </w:t>
      </w:r>
      <w:r w:rsidRPr="00851761">
        <w:lastRenderedPageBreak/>
        <w:t>Rochester, Minnesota, 1985-1989. Journal of bone and mineral research : the official journal of the American Society for Bone and Mineral Research. 1992;7(2):221-7.</w:t>
      </w:r>
    </w:p>
    <w:p w14:paraId="5E2D9682" w14:textId="77777777" w:rsidR="00851761" w:rsidRPr="00851761" w:rsidRDefault="00851761" w:rsidP="00851761">
      <w:pPr>
        <w:pStyle w:val="EndNoteBibliography"/>
        <w:spacing w:after="0"/>
      </w:pPr>
      <w:r w:rsidRPr="00851761">
        <w:t>54.</w:t>
      </w:r>
      <w:r w:rsidRPr="00851761">
        <w:tab/>
        <w:t>Clark EM, Gould V, Morrison L, Ades AE, Dieppe P, Tobias JH. Randomized controlled trial of a primary care-based screening program to identify older women with prevalent osteoporotic vertebral fractures: Cohort for Skeletal Health in Bristol and Avon (COSHIBA). Journal of bone and mineral research : the official journal of the American Society for Bone and Mineral Research. 2012;27(3):664-71.</w:t>
      </w:r>
    </w:p>
    <w:p w14:paraId="142DE392" w14:textId="77777777" w:rsidR="00851761" w:rsidRPr="00851761" w:rsidRDefault="00851761" w:rsidP="00851761">
      <w:pPr>
        <w:pStyle w:val="EndNoteBibliography"/>
        <w:spacing w:after="0"/>
      </w:pPr>
      <w:r w:rsidRPr="00851761">
        <w:t>55.</w:t>
      </w:r>
      <w:r w:rsidRPr="00851761">
        <w:tab/>
        <w:t>Clark EM, Gooberman-Hill R, Peters TJ. Using self-reports of pain and other variables to distinguish between older women with back pain due to vertebral fractures and those with back pain due to degenerative changes. Osteoporos Int. 2016;27(4):1459-67.</w:t>
      </w:r>
    </w:p>
    <w:p w14:paraId="130779A4" w14:textId="77777777" w:rsidR="00851761" w:rsidRPr="00851761" w:rsidRDefault="00851761" w:rsidP="00851761">
      <w:pPr>
        <w:pStyle w:val="EndNoteBibliography"/>
        <w:spacing w:after="0"/>
      </w:pPr>
      <w:r w:rsidRPr="00851761">
        <w:t>56.</w:t>
      </w:r>
      <w:r w:rsidRPr="00851761">
        <w:tab/>
        <w:t>Oei L, Koromani F, Breda SJ, Schousboe JT, Clark EM, van Meurs JB, et al. Osteoporotic Vertebral Fracture Prevalence Varies Widely Between Qualitative and Quantitative Radiological Assessment Methods: The Rotterdam Study. Journal of bone and mineral research : the official journal of the American Society for Bone and Mineral Research. 2018;33(4):560-8.</w:t>
      </w:r>
    </w:p>
    <w:p w14:paraId="280BEB89" w14:textId="77777777" w:rsidR="00851761" w:rsidRPr="00851761" w:rsidRDefault="00851761" w:rsidP="00851761">
      <w:pPr>
        <w:pStyle w:val="EndNoteBibliography"/>
        <w:spacing w:after="0"/>
      </w:pPr>
      <w:r w:rsidRPr="00851761">
        <w:t>57.</w:t>
      </w:r>
      <w:r w:rsidRPr="00851761">
        <w:tab/>
        <w:t>Muehlematter UJ, Mannil M, Becker AS, Vokinger KN, Finkenstaedt T, Osterhoff G, et al. Vertebral body insufficiency fractures: detection of vertebrae at risk on standard CT images using texture analysis and machine learning. European radiology. 2019;29(5):2207-17.</w:t>
      </w:r>
    </w:p>
    <w:p w14:paraId="5109E6AA" w14:textId="77777777" w:rsidR="00851761" w:rsidRPr="00851761" w:rsidRDefault="00851761" w:rsidP="00851761">
      <w:pPr>
        <w:pStyle w:val="EndNoteBibliography"/>
        <w:spacing w:after="0"/>
      </w:pPr>
      <w:r w:rsidRPr="00851761">
        <w:t>58.</w:t>
      </w:r>
      <w:r w:rsidRPr="00851761">
        <w:tab/>
        <w:t>Cosman F, de Beur SJ, LeBoff MS, Lewiecki EM, Tanner B, Randall S, et al. Clinician’s Guide to Prevention and Treatment of Osteoporosis. Osteoporos Int. 2014;25(10):2359-81.</w:t>
      </w:r>
    </w:p>
    <w:p w14:paraId="5B50EFD7" w14:textId="77777777" w:rsidR="00851761" w:rsidRPr="00851761" w:rsidRDefault="00851761" w:rsidP="00851761">
      <w:pPr>
        <w:pStyle w:val="EndNoteBibliography"/>
        <w:spacing w:after="0"/>
      </w:pPr>
      <w:r w:rsidRPr="00851761">
        <w:t>59.</w:t>
      </w:r>
      <w:r w:rsidRPr="00851761">
        <w:tab/>
        <w:t>Lekamwasam S, Adachi JD, Agnusdei D, Bilezikian J, Boonen S, Borgstrom F, et al. An appendix to the 2012 IOF-ECTS guidelines for the management of glucocorticoid-induced osteoporosis. Archives of osteoporosis. 2012;7(1-2):25-30.</w:t>
      </w:r>
    </w:p>
    <w:p w14:paraId="358CEC0F" w14:textId="77777777" w:rsidR="00851761" w:rsidRPr="00851761" w:rsidRDefault="00851761" w:rsidP="00851761">
      <w:pPr>
        <w:pStyle w:val="EndNoteBibliography"/>
        <w:spacing w:after="0"/>
      </w:pPr>
      <w:r w:rsidRPr="00851761">
        <w:t>60.</w:t>
      </w:r>
      <w:r w:rsidRPr="00851761">
        <w:tab/>
        <w:t>Shepstone L, Fordham R, Lenaghan E, Harvey I, Cooper C, Gittoes N, et al. A pragmatic randomised controlled trial of the effectiveness and cost-effectiveness of screening older women for the prevention of fractures: rationale, design and methods for the SCOOP study. Osteoporos Int. 2012;23(10):2507-15.</w:t>
      </w:r>
    </w:p>
    <w:p w14:paraId="1B6280EF" w14:textId="77777777" w:rsidR="00851761" w:rsidRPr="00851761" w:rsidRDefault="00851761" w:rsidP="00851761">
      <w:pPr>
        <w:pStyle w:val="EndNoteBibliography"/>
        <w:spacing w:after="0"/>
      </w:pPr>
      <w:r w:rsidRPr="00851761">
        <w:lastRenderedPageBreak/>
        <w:t>61.</w:t>
      </w:r>
      <w:r w:rsidRPr="00851761">
        <w:tab/>
        <w:t>Shepstone L, Lenaghan E, Cooper C, Clarke S, Fong-Soe-Khioe R, Fordham R, et al. Screening in the community to reduce fractures in older women (SCOOP): a randomised controlled trial. Lancet. 2018;391(10122):741-7.</w:t>
      </w:r>
    </w:p>
    <w:p w14:paraId="339B6F03" w14:textId="77777777" w:rsidR="00851761" w:rsidRPr="00851761" w:rsidRDefault="00851761" w:rsidP="00851761">
      <w:pPr>
        <w:pStyle w:val="EndNoteBibliography"/>
        <w:spacing w:after="0"/>
      </w:pPr>
      <w:r w:rsidRPr="00851761">
        <w:t>62.</w:t>
      </w:r>
      <w:r w:rsidRPr="00851761">
        <w:tab/>
        <w:t>McCloskey E, Johansson H, Harvey NC, Shepstone L, Lenaghan E, Fordham R, et al. Management of Patients With High Baseline Hip Fracture Risk by FRAX Reduces Hip Fractures-A Post Hoc Analysis of the SCOOP Study. Journal of bone and mineral research : the official journal of the American Society for Bone and Mineral Research. 2018;33(6):1020-6.</w:t>
      </w:r>
    </w:p>
    <w:p w14:paraId="7E487331" w14:textId="77777777" w:rsidR="00851761" w:rsidRPr="00851761" w:rsidRDefault="00851761" w:rsidP="00851761">
      <w:pPr>
        <w:pStyle w:val="EndNoteBibliography"/>
        <w:spacing w:after="0"/>
      </w:pPr>
      <w:r w:rsidRPr="00851761">
        <w:t>63.</w:t>
      </w:r>
      <w:r w:rsidRPr="00851761">
        <w:tab/>
        <w:t>Turner DA, Khioe RFS, Shepstone L, Lenaghan E, Cooper C, Gittoes N, et al. The Cost-Effectiveness of Screening in the Community to Reduce Osteoporotic Fractures in Older Women in the UK: Economic Evaluation of the SCOOP Study. Journal of bone and mineral research : the official journal of the American Society for Bone and Mineral Research. 2018;33(5):845-51.</w:t>
      </w:r>
    </w:p>
    <w:p w14:paraId="27B16598" w14:textId="77777777" w:rsidR="00851761" w:rsidRPr="00851761" w:rsidRDefault="00851761" w:rsidP="00851761">
      <w:pPr>
        <w:pStyle w:val="EndNoteBibliography"/>
        <w:spacing w:after="0"/>
      </w:pPr>
      <w:r w:rsidRPr="00851761">
        <w:t>64.</w:t>
      </w:r>
      <w:r w:rsidRPr="00851761">
        <w:tab/>
        <w:t>Rubin KH, Rothmann MJ, Holmberg T, Hoiberg M, Moller S, Barkmann R, et al. Effectiveness of a two-step population-based osteoporosis screening program using FRAX: the randomized Risk-stratified Osteoporosis Strategy Evaluation (ROSE) study. Osteoporos Int. 2018;29(3):567-78.</w:t>
      </w:r>
    </w:p>
    <w:p w14:paraId="2B9527D0" w14:textId="77777777" w:rsidR="00851761" w:rsidRPr="00851761" w:rsidRDefault="00851761" w:rsidP="00851761">
      <w:pPr>
        <w:pStyle w:val="EndNoteBibliography"/>
        <w:spacing w:after="0"/>
      </w:pPr>
      <w:r w:rsidRPr="00851761">
        <w:t>65.</w:t>
      </w:r>
      <w:r w:rsidRPr="00851761">
        <w:tab/>
        <w:t>Viswanathan M, Reddy S, Berkman N, Cullen K, Middleton JC, Nicholson WK, et al. Screening to Prevent Osteoporotic Fractures: Updated Evidence Report and Systematic Review for the US Preventive Services Task ForceUSPSTF Evidence Report: Screening to Prevent Osteoporotic FracturesUSPSTF Evidence Report: Screening to Prevent Osteoporotic Fractures. Jama. 2018;319(24):2532-51.</w:t>
      </w:r>
    </w:p>
    <w:p w14:paraId="6E3819B2" w14:textId="77777777" w:rsidR="00851761" w:rsidRPr="00851761" w:rsidRDefault="00851761" w:rsidP="00851761">
      <w:pPr>
        <w:pStyle w:val="EndNoteBibliography"/>
        <w:spacing w:after="0"/>
      </w:pPr>
      <w:r w:rsidRPr="00851761">
        <w:t>66.</w:t>
      </w:r>
      <w:r w:rsidRPr="00851761">
        <w:tab/>
        <w:t>NICE. TA464: Bisphosphonates for treating osteoporosis. London: National Institute for Health and Care Excellence; 2017.</w:t>
      </w:r>
    </w:p>
    <w:p w14:paraId="5044F9DE" w14:textId="77777777" w:rsidR="00851761" w:rsidRPr="00851761" w:rsidRDefault="00851761" w:rsidP="00851761">
      <w:pPr>
        <w:pStyle w:val="EndNoteBibliography"/>
        <w:spacing w:after="0"/>
      </w:pPr>
      <w:r w:rsidRPr="00851761">
        <w:t>67.</w:t>
      </w:r>
      <w:r w:rsidRPr="00851761">
        <w:tab/>
        <w:t>Harvey NC, McCloskey E, Kanis J, Compston J, Cooper C. Bisphosphonates in osteoporosis: NICE and easy? Lancet. 2017:(In press).</w:t>
      </w:r>
    </w:p>
    <w:p w14:paraId="14666678" w14:textId="77777777" w:rsidR="00851761" w:rsidRPr="00851761" w:rsidRDefault="00851761" w:rsidP="00851761">
      <w:pPr>
        <w:pStyle w:val="EndNoteBibliography"/>
        <w:spacing w:after="0"/>
      </w:pPr>
      <w:r w:rsidRPr="00851761">
        <w:t>68.</w:t>
      </w:r>
      <w:r w:rsidRPr="00851761">
        <w:tab/>
        <w:t>Harvey NC, McCloskey E, Kanis JA, Compston J, Cooper C. Cost-effective but clinically inappropriate: new NICE intervention thresholds in osteoporosis (Technology Appraisal 464). Osteoporos Int. 2018;29(7):1511-3.</w:t>
      </w:r>
    </w:p>
    <w:p w14:paraId="39ED6845" w14:textId="77777777" w:rsidR="00851761" w:rsidRPr="00851761" w:rsidRDefault="00851761" w:rsidP="00851761">
      <w:pPr>
        <w:pStyle w:val="EndNoteBibliography"/>
        <w:spacing w:after="0"/>
      </w:pPr>
      <w:r w:rsidRPr="00851761">
        <w:lastRenderedPageBreak/>
        <w:t>69.</w:t>
      </w:r>
      <w:r w:rsidRPr="00851761">
        <w:tab/>
        <w:t>Khosla S, Hofbauer LC. Osteoporosis treatment: recent developments and ongoing challenges. The Lancet Diabetes &amp; Endocrinology. 2017;5(11):898-907.</w:t>
      </w:r>
    </w:p>
    <w:p w14:paraId="22312F4B" w14:textId="77777777" w:rsidR="00851761" w:rsidRPr="00851761" w:rsidRDefault="00851761" w:rsidP="00851761">
      <w:pPr>
        <w:pStyle w:val="EndNoteBibliography"/>
        <w:spacing w:after="0"/>
      </w:pPr>
      <w:r w:rsidRPr="00851761">
        <w:t>70.</w:t>
      </w:r>
      <w:r w:rsidRPr="00851761">
        <w:tab/>
        <w:t>Harvey NC, McCloskey E. Gaps and solutions in bone health: A global framework for improvement. 2016.</w:t>
      </w:r>
    </w:p>
    <w:p w14:paraId="79681E68" w14:textId="77777777" w:rsidR="00851761" w:rsidRPr="00851761" w:rsidRDefault="00851761" w:rsidP="00851761">
      <w:pPr>
        <w:pStyle w:val="EndNoteBibliography"/>
        <w:spacing w:after="0"/>
      </w:pPr>
      <w:r w:rsidRPr="00851761">
        <w:t>71.</w:t>
      </w:r>
      <w:r w:rsidRPr="00851761">
        <w:tab/>
        <w:t>Harvey NCW, McCloskey EV, Rizzoli R, Kanis JA, Cooper C, Reginster J-Y. Osteoporosis: Treatment Gaps and Health Economics. In: Huhtaniemi I, Martini L, editors. Encyclopedia of Endocrine Diseases (Second Edition). Oxford: Academic Press; 2019. p. 288-95.</w:t>
      </w:r>
    </w:p>
    <w:p w14:paraId="45C3626E" w14:textId="77777777" w:rsidR="00851761" w:rsidRPr="00851761" w:rsidRDefault="00851761" w:rsidP="00851761">
      <w:pPr>
        <w:pStyle w:val="EndNoteBibliography"/>
      </w:pPr>
      <w:r w:rsidRPr="00851761">
        <w:t>72.</w:t>
      </w:r>
      <w:r w:rsidRPr="00851761">
        <w:tab/>
        <w:t>Liu J, Curtis EM, Cooper C, Harvey NC. State of the art in osteoporosis risk assessment and treatment. J Endocrinol Invest. 2019;42(10):1149-64.</w:t>
      </w:r>
    </w:p>
    <w:p w14:paraId="16A3DE4C" w14:textId="2A637D1C" w:rsidR="00A2436E" w:rsidRDefault="00DF453D" w:rsidP="00DF453D">
      <w:pPr>
        <w:spacing w:line="360" w:lineRule="auto"/>
      </w:pPr>
      <w:r>
        <w:fldChar w:fldCharType="end"/>
      </w:r>
    </w:p>
    <w:p w14:paraId="2793D06B" w14:textId="77777777" w:rsidR="00A94FA4" w:rsidRDefault="00A94FA4">
      <w:r>
        <w:t xml:space="preserve">Important recent papers </w:t>
      </w:r>
    </w:p>
    <w:p w14:paraId="6CAF654C" w14:textId="77777777" w:rsidR="00A94FA4" w:rsidRPr="00A10BAB" w:rsidRDefault="00A94FA4" w:rsidP="00A94FA4">
      <w:pPr>
        <w:rPr>
          <w:b/>
          <w:u w:val="single"/>
          <w:lang w:val="en-US"/>
        </w:rPr>
      </w:pPr>
      <w:r w:rsidRPr="00A10BAB">
        <w:rPr>
          <w:b/>
          <w:u w:val="single"/>
          <w:lang w:val="en-US"/>
        </w:rPr>
        <w:t>Most important:</w:t>
      </w:r>
    </w:p>
    <w:p w14:paraId="1FCDF8F1" w14:textId="77777777" w:rsidR="00A94FA4" w:rsidRDefault="00A94FA4" w:rsidP="00A94FA4">
      <w:r>
        <w:t>**</w:t>
      </w:r>
      <w:r w:rsidRPr="00A94FA4">
        <w:t>Dennison EM, Cooper C, Kanis JA, Bruyere O, Silverman S, McCloskey E, et al. Fracture risk following intermission of osteoporosis therapy. Osteoporos Int. 2019.</w:t>
      </w:r>
    </w:p>
    <w:p w14:paraId="3BD3F16B" w14:textId="77777777" w:rsidR="00A94FA4" w:rsidRPr="00A94FA4" w:rsidRDefault="00A94FA4" w:rsidP="00A94FA4">
      <w:pPr>
        <w:rPr>
          <w:b/>
        </w:rPr>
      </w:pPr>
      <w:r>
        <w:rPr>
          <w:b/>
        </w:rPr>
        <w:t xml:space="preserve">A new systematic review on intermission of osteoporosis therapy, known as “treatment holidays”, led by the International Osteoporosis Foundation. </w:t>
      </w:r>
    </w:p>
    <w:p w14:paraId="4CE174BB" w14:textId="77777777" w:rsidR="00A94FA4" w:rsidRDefault="00A94FA4" w:rsidP="00A94FA4">
      <w:pPr>
        <w:rPr>
          <w:lang w:val="en-US"/>
        </w:rPr>
      </w:pPr>
      <w:r>
        <w:t>**</w:t>
      </w:r>
      <w:r w:rsidRPr="00A94FA4">
        <w:t>Shepstone L, Lenaghan E, Cooper C, Clarke S, Fong-Soe-Khioe R, Fordham R, et al. Screening in the community to reduce fractures in older women (SCOOP): a randomised controlled trial. Lancet. 2018;391(10122):741-7.</w:t>
      </w:r>
    </w:p>
    <w:p w14:paraId="00480221" w14:textId="77777777" w:rsidR="00A94FA4" w:rsidRPr="00A94FA4" w:rsidRDefault="00A94FA4" w:rsidP="00A94FA4">
      <w:pPr>
        <w:rPr>
          <w:b/>
          <w:lang w:val="en-US"/>
        </w:rPr>
      </w:pPr>
      <w:r w:rsidRPr="00A94FA4">
        <w:rPr>
          <w:b/>
          <w:lang w:val="en-US"/>
        </w:rPr>
        <w:t>A randomised controlled trial of community screening for fracture risk in UK women</w:t>
      </w:r>
      <w:r>
        <w:rPr>
          <w:b/>
          <w:lang w:val="en-US"/>
        </w:rPr>
        <w:t xml:space="preserve"> demonstrating a reduction in hip fractures in screened women</w:t>
      </w:r>
      <w:r w:rsidRPr="00A94FA4">
        <w:rPr>
          <w:b/>
          <w:lang w:val="en-US"/>
        </w:rPr>
        <w:t>.</w:t>
      </w:r>
    </w:p>
    <w:p w14:paraId="65865772" w14:textId="77777777" w:rsidR="00A94FA4" w:rsidRDefault="00A94FA4" w:rsidP="00A94FA4">
      <w:pPr>
        <w:rPr>
          <w:lang w:val="en-US"/>
        </w:rPr>
      </w:pPr>
      <w:r>
        <w:rPr>
          <w:lang w:val="en-US"/>
        </w:rPr>
        <w:lastRenderedPageBreak/>
        <w:t>**</w:t>
      </w:r>
      <w:r w:rsidRPr="00A94FA4">
        <w:rPr>
          <w:lang w:val="en-US"/>
        </w:rPr>
        <w:t>75.</w:t>
      </w:r>
      <w:r w:rsidRPr="00A94FA4">
        <w:rPr>
          <w:lang w:val="en-US"/>
        </w:rPr>
        <w:tab/>
        <w:t>Khosla S, Hofbauer LC. Osteoporosis treatment: recent developments and ongoing challenges. The Lancet Diabetes &amp; Endocrinology. 2017;5(11):898-907.</w:t>
      </w:r>
    </w:p>
    <w:p w14:paraId="6DD597BD" w14:textId="77777777" w:rsidR="00A94FA4" w:rsidRPr="00A94FA4" w:rsidRDefault="00A94FA4" w:rsidP="00A94FA4">
      <w:pPr>
        <w:rPr>
          <w:b/>
          <w:lang w:val="en-US"/>
        </w:rPr>
      </w:pPr>
      <w:r>
        <w:rPr>
          <w:b/>
          <w:lang w:val="en-US"/>
        </w:rPr>
        <w:t xml:space="preserve">An important review article addressing the problem of osteoporosis treatment acceptance amongst patients and strategies to address this. </w:t>
      </w:r>
    </w:p>
    <w:p w14:paraId="362B2865" w14:textId="77777777" w:rsidR="00A94FA4" w:rsidRPr="00A94FA4" w:rsidRDefault="00A94FA4" w:rsidP="00A94FA4">
      <w:pPr>
        <w:pStyle w:val="EndNoteBibliography"/>
      </w:pPr>
      <w:r>
        <w:t>**</w:t>
      </w:r>
      <w:r w:rsidRPr="00A94FA4">
        <w:t>76.</w:t>
      </w:r>
      <w:r w:rsidRPr="00A94FA4">
        <w:tab/>
        <w:t>Harvey NC, McCloskey E. Gaps and solutions in bone health: A global framework for improvement. 2016.</w:t>
      </w:r>
    </w:p>
    <w:p w14:paraId="30B9728D" w14:textId="77777777" w:rsidR="00A94FA4" w:rsidRDefault="00A94FA4">
      <w:pPr>
        <w:rPr>
          <w:b/>
        </w:rPr>
      </w:pPr>
      <w:r>
        <w:rPr>
          <w:b/>
        </w:rPr>
        <w:t>A report produced by the International Osteoporosis Foundation to describe 10 key care gaps which are hindering osteoporosis treatment and fracture prevention worldwide.</w:t>
      </w:r>
    </w:p>
    <w:p w14:paraId="556C461E" w14:textId="77777777" w:rsidR="00A94FA4" w:rsidRPr="00A10BAB" w:rsidRDefault="00A94FA4">
      <w:pPr>
        <w:rPr>
          <w:b/>
          <w:u w:val="single"/>
        </w:rPr>
      </w:pPr>
      <w:r w:rsidRPr="00A10BAB">
        <w:rPr>
          <w:b/>
          <w:u w:val="single"/>
        </w:rPr>
        <w:t>Of high importance</w:t>
      </w:r>
    </w:p>
    <w:p w14:paraId="35CABDE6" w14:textId="77777777" w:rsidR="00A94FA4" w:rsidRDefault="00A94FA4" w:rsidP="00A94FA4">
      <w:pPr>
        <w:rPr>
          <w:lang w:val="en-US"/>
        </w:rPr>
      </w:pPr>
      <w:r w:rsidRPr="00A94FA4">
        <w:rPr>
          <w:lang w:val="en-US"/>
        </w:rPr>
        <w:t xml:space="preserve">* Hawley S, Leal J, Delmestri A, Prieto-Alhambra D, Arden NK, Cooper C, et al. </w:t>
      </w:r>
      <w:r w:rsidR="005625E2">
        <w:rPr>
          <w:lang w:val="en-US"/>
        </w:rPr>
        <w:t>Antiosteoporosis</w:t>
      </w:r>
      <w:r w:rsidRPr="00A94FA4">
        <w:rPr>
          <w:lang w:val="en-US"/>
        </w:rPr>
        <w:t xml:space="preserve"> Medication Prescriptions and Incidence of Subsequent Fracture Among Primary Hip Fracture Patients in England and Wales: An Interrupted Time-Series Analysis. Journal of bone and mineral research : the official journal of the American Society for Bone and Mineral Research. 2016;31(11):2008-15.</w:t>
      </w:r>
    </w:p>
    <w:p w14:paraId="3DE3E198" w14:textId="77777777" w:rsidR="00A94FA4" w:rsidRPr="00A94FA4" w:rsidRDefault="00A94FA4" w:rsidP="00A94FA4">
      <w:pPr>
        <w:rPr>
          <w:b/>
          <w:lang w:val="en-US"/>
        </w:rPr>
      </w:pPr>
      <w:r>
        <w:rPr>
          <w:b/>
          <w:lang w:val="en-US"/>
        </w:rPr>
        <w:t xml:space="preserve">A paper demonstrating the importance of national guidance and availability of cheaper generic </w:t>
      </w:r>
      <w:r w:rsidR="005625E2">
        <w:rPr>
          <w:b/>
          <w:lang w:val="en-US"/>
        </w:rPr>
        <w:t>antiosteoporosis</w:t>
      </w:r>
      <w:r>
        <w:rPr>
          <w:b/>
          <w:lang w:val="en-US"/>
        </w:rPr>
        <w:t xml:space="preserve"> medications on prescribing and subsequent fractures.</w:t>
      </w:r>
    </w:p>
    <w:p w14:paraId="6A52512B" w14:textId="77777777" w:rsidR="00A94FA4" w:rsidRDefault="00A94FA4">
      <w:r>
        <w:rPr>
          <w:b/>
        </w:rPr>
        <w:t>*</w:t>
      </w:r>
      <w:r w:rsidRPr="00A94FA4">
        <w:rPr>
          <w:noProof/>
        </w:rPr>
        <w:t xml:space="preserve"> </w:t>
      </w:r>
      <w:r w:rsidRPr="00A94FA4">
        <w:t>Black DM, Abrahamsen B, Bouxsein ML, Einhorn T, Napoli N. Atypical Femur Fractures: Review of Epidemiology, Relationship to Bisphosphonates, Prevention, and Clinical Management. Endocrine reviews. 2019;40(2):333-68.</w:t>
      </w:r>
    </w:p>
    <w:p w14:paraId="7300CD5D" w14:textId="77777777" w:rsidR="00A94FA4" w:rsidRPr="00A94FA4" w:rsidRDefault="00A94FA4">
      <w:pPr>
        <w:rPr>
          <w:b/>
        </w:rPr>
      </w:pPr>
      <w:r>
        <w:rPr>
          <w:b/>
        </w:rPr>
        <w:t>A key, up to date review on atypical femoral fractures, how to prevent and manage them.</w:t>
      </w:r>
    </w:p>
    <w:p w14:paraId="00D35476" w14:textId="77777777" w:rsidR="00A94FA4" w:rsidRDefault="00A94FA4">
      <w:pPr>
        <w:rPr>
          <w:noProof/>
        </w:rPr>
      </w:pPr>
      <w:r>
        <w:rPr>
          <w:b/>
        </w:rPr>
        <w:t>*</w:t>
      </w:r>
      <w:r w:rsidRPr="00A94FA4">
        <w:rPr>
          <w:noProof/>
        </w:rPr>
        <w:t xml:space="preserve"> Drew S, Judge A, Cooper C, Javaid MK, Farmer A, Gooberman-Hill R. Secondary prevention of fractures after hip fracture: a qualitative </w:t>
      </w:r>
      <w:r w:rsidRPr="00A94FA4">
        <w:rPr>
          <w:noProof/>
        </w:rPr>
        <w:lastRenderedPageBreak/>
        <w:t>study of effective service delivery. Osteoporos Int. 2016;27(5):1719-27.</w:t>
      </w:r>
    </w:p>
    <w:p w14:paraId="465BE718" w14:textId="77777777" w:rsidR="00A94FA4" w:rsidRPr="00A94FA4" w:rsidRDefault="00A94FA4">
      <w:pPr>
        <w:rPr>
          <w:b/>
        </w:rPr>
      </w:pPr>
      <w:r>
        <w:rPr>
          <w:b/>
          <w:noProof/>
        </w:rPr>
        <w:t xml:space="preserve">A paper discussing ways of developing best models of secondary fracture prevention after hip fracture, through structured interviewing of health professionals. </w:t>
      </w:r>
    </w:p>
    <w:p w14:paraId="4EBD4E59" w14:textId="77777777" w:rsidR="00A2436E" w:rsidRDefault="00A2436E">
      <w:r>
        <w:br w:type="page"/>
      </w:r>
    </w:p>
    <w:p w14:paraId="4F738E56" w14:textId="77777777" w:rsidR="006358C4" w:rsidRDefault="00A2436E" w:rsidP="00DF453D">
      <w:pPr>
        <w:spacing w:line="360" w:lineRule="auto"/>
      </w:pPr>
      <w:r>
        <w:lastRenderedPageBreak/>
        <w:t>FIGURES</w:t>
      </w:r>
    </w:p>
    <w:p w14:paraId="1F286990" w14:textId="252F374F" w:rsidR="00A2436E" w:rsidRDefault="00A2436E" w:rsidP="00DF453D">
      <w:pPr>
        <w:spacing w:line="360" w:lineRule="auto"/>
      </w:pPr>
      <w:r>
        <w:t xml:space="preserve">Figure 1: </w:t>
      </w:r>
      <w:r w:rsidR="005625E2">
        <w:t>Antiosteoporosis</w:t>
      </w:r>
      <w:r>
        <w:t xml:space="preserve"> medication prescription incidence from 1990-2012 in the UK population aged 50 years or over, reproduced with permission from van der Velde et al</w:t>
      </w:r>
      <w:r w:rsidR="00117B12">
        <w:t xml:space="preserve"> </w:t>
      </w:r>
      <w:r w:rsidR="00117B12">
        <w:rPr>
          <w:lang w:val="en-US"/>
        </w:rPr>
        <w:fldChar w:fldCharType="begin">
          <w:fldData xml:space="preserve">PEVuZE5vdGU+PENpdGU+PEF1dGhvcj52YW4gZGVyIFZlbGRlPC9BdXRob3I+PFllYXI+MjAxNzwv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</w:fldData>
        </w:fldChar>
      </w:r>
      <w:r w:rsidR="0018603F">
        <w:rPr>
          <w:lang w:val="en-US"/>
        </w:rPr>
        <w:instrText xml:space="preserve"> ADDIN EN.CITE </w:instrText>
      </w:r>
      <w:r w:rsidR="0018603F">
        <w:rPr>
          <w:lang w:val="en-US"/>
        </w:rPr>
        <w:fldChar w:fldCharType="begin">
          <w:fldData xml:space="preserve">PEVuZE5vdGU+PENpdGU+PEF1dGhvcj52YW4gZGVyIFZlbGRlPC9BdXRob3I+PFllYXI+MjAxNzwv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</w:fldData>
        </w:fldChar>
      </w:r>
      <w:r w:rsidR="0018603F">
        <w:rPr>
          <w:lang w:val="en-US"/>
        </w:rPr>
        <w:instrText xml:space="preserve"> ADDIN EN.CITE.DATA </w:instrText>
      </w:r>
      <w:r w:rsidR="0018603F">
        <w:rPr>
          <w:lang w:val="en-US"/>
        </w:rPr>
      </w:r>
      <w:r w:rsidR="0018603F">
        <w:rPr>
          <w:lang w:val="en-US"/>
        </w:rPr>
        <w:fldChar w:fldCharType="end"/>
      </w:r>
      <w:r w:rsidR="00117B12">
        <w:rPr>
          <w:lang w:val="en-US"/>
        </w:rPr>
      </w:r>
      <w:r w:rsidR="00117B12">
        <w:rPr>
          <w:lang w:val="en-US"/>
        </w:rPr>
        <w:fldChar w:fldCharType="separate"/>
      </w:r>
      <w:r w:rsidR="00117B12">
        <w:rPr>
          <w:noProof/>
          <w:lang w:val="en-US"/>
        </w:rPr>
        <w:t>(13)</w:t>
      </w:r>
      <w:r w:rsidR="00117B12">
        <w:rPr>
          <w:lang w:val="en-US"/>
        </w:rPr>
        <w:fldChar w:fldCharType="end"/>
      </w:r>
      <w:r>
        <w:t xml:space="preserve">. </w:t>
      </w:r>
    </w:p>
    <w:p w14:paraId="6C667780" w14:textId="77777777" w:rsidR="00A2436E" w:rsidRDefault="00A2436E" w:rsidP="00DF453D">
      <w:pPr>
        <w:spacing w:line="360" w:lineRule="auto"/>
      </w:pPr>
      <w:r w:rsidRPr="000E4F9E">
        <w:rPr>
          <w:noProof/>
          <w:lang w:eastAsia="en-GB"/>
        </w:rPr>
        <w:drawing>
          <wp:inline distT="0" distB="0" distL="0" distR="0" wp14:anchorId="6275373B" wp14:editId="45D4BB2F">
            <wp:extent cx="5731510" cy="3790950"/>
            <wp:effectExtent l="0" t="0" r="254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2036090" w14:textId="77777777" w:rsidR="00A2436E" w:rsidRDefault="00A2436E" w:rsidP="00A2436E"/>
    <w:p w14:paraId="469C3FEA" w14:textId="2274FB41" w:rsidR="00A2436E" w:rsidRDefault="00A2436E" w:rsidP="00A2436E">
      <w:pPr>
        <w:tabs>
          <w:tab w:val="left" w:pos="946"/>
        </w:tabs>
      </w:pPr>
      <w:r>
        <w:t xml:space="preserve">Figure 2: Estimated sales of </w:t>
      </w:r>
      <w:r w:rsidR="005625E2">
        <w:t>antiosteoporosis</w:t>
      </w:r>
      <w:r>
        <w:t xml:space="preserve"> drugs (Defined Daily Doses, DDD)/100 population aged 50+ years from 2001 to 2011 in the European Union, reproduced with permission from Hernlund et al </w:t>
      </w:r>
      <w:r>
        <w:fldChar w:fldCharType="begin"/>
      </w:r>
      <w:r w:rsidR="0018603F">
        <w:instrText xml:space="preserve"> ADDIN EN.CITE &lt;EndNote&gt;&lt;Cite&gt;&lt;Author&gt;Hernlund&lt;/Author&gt;&lt;Year&gt;2013&lt;/Year&gt;&lt;RecNum&gt;6605&lt;/RecNum&gt;&lt;DisplayText&gt;(14)&lt;/DisplayText&gt;&lt;record&gt;&lt;rec-number&gt;6605&lt;/rec-number&gt;&lt;foreign-keys&gt;&lt;key app="EN" db-id="w559ww0rbapezee9esb5saxf9wr55ar2stzs" timestamp="0"&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fldChar w:fldCharType="separate"/>
      </w:r>
      <w:r w:rsidR="003F45D3">
        <w:rPr>
          <w:noProof/>
        </w:rPr>
        <w:t>(14)</w:t>
      </w:r>
      <w:r>
        <w:fldChar w:fldCharType="end"/>
      </w:r>
    </w:p>
    <w:p w14:paraId="734CD869" w14:textId="77777777" w:rsidR="00A2436E" w:rsidRDefault="00A2436E" w:rsidP="00A2436E">
      <w:pPr>
        <w:tabs>
          <w:tab w:val="left" w:pos="946"/>
        </w:tabs>
      </w:pPr>
      <w:r w:rsidRPr="0064252F">
        <w:rPr>
          <w:noProof/>
          <w:lang w:eastAsia="en-GB"/>
        </w:rPr>
        <w:lastRenderedPageBreak/>
        <w:drawing>
          <wp:inline distT="0" distB="0" distL="0" distR="0" wp14:anchorId="0D1DD15E" wp14:editId="4BF5CE14">
            <wp:extent cx="3585674" cy="268178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11414" cy="2701036"/>
                    </a:xfrm>
                    <a:prstGeom prst="rect">
                      <a:avLst/>
                    </a:prstGeom>
                    <a:noFill/>
                    <a:ln>
                      <a:noFill/>
                    </a:ln>
                  </pic:spPr>
                </pic:pic>
              </a:graphicData>
            </a:graphic>
          </wp:inline>
        </w:drawing>
      </w:r>
    </w:p>
    <w:p w14:paraId="66171D44" w14:textId="77777777" w:rsidR="00482DC9" w:rsidRDefault="00482DC9" w:rsidP="00A2436E">
      <w:pPr>
        <w:tabs>
          <w:tab w:val="left" w:pos="946"/>
        </w:tabs>
      </w:pPr>
    </w:p>
    <w:p w14:paraId="1FCAB3EA" w14:textId="2FCF50BE" w:rsidR="00482DC9" w:rsidRDefault="00482DC9" w:rsidP="00A2436E">
      <w:pPr>
        <w:tabs>
          <w:tab w:val="left" w:pos="946"/>
        </w:tabs>
      </w:pPr>
      <w:r>
        <w:t xml:space="preserve">Figure 3: Cumulative incidence of hip fracture in the screening versus control arm in the SCOOP Trial. Produced with permission using data from Shepstone et al., 20198 </w:t>
      </w:r>
      <w:r>
        <w:fldChar w:fldCharType="begin">
          <w:fldData xml:space="preserve">PEVuZE5vdGU+PENpdGU+PEF1dGhvcj5TaGVwc3RvbmU8L0F1dGhvcj48WWVhcj4yMDE4PC9ZZWFy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</w:fldData>
        </w:fldChar>
      </w:r>
      <w:r w:rsidR="0018603F">
        <w:instrText xml:space="preserve"> ADDIN EN.CITE </w:instrText>
      </w:r>
      <w:r w:rsidR="0018603F">
        <w:fldChar w:fldCharType="begin">
          <w:fldData xml:space="preserve">PEVuZE5vdGU+PENpdGU+PEF1dGhvcj5TaGVwc3RvbmU8L0F1dGhvcj48WWVhcj4yMDE4PC9ZZWFy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</w:fldData>
        </w:fldChar>
      </w:r>
      <w:r w:rsidR="0018603F">
        <w:instrText xml:space="preserve"> ADDIN EN.CITE.DATA </w:instrText>
      </w:r>
      <w:r w:rsidR="0018603F">
        <w:fldChar w:fldCharType="end"/>
      </w:r>
      <w:r>
        <w:fldChar w:fldCharType="separate"/>
      </w:r>
      <w:r w:rsidR="00A94FA4">
        <w:rPr>
          <w:noProof/>
        </w:rPr>
        <w:t>(61)</w:t>
      </w:r>
      <w:r>
        <w:fldChar w:fldCharType="end"/>
      </w:r>
    </w:p>
    <w:p w14:paraId="3E64D54D" w14:textId="77777777" w:rsidR="00482DC9" w:rsidRDefault="00482DC9" w:rsidP="00A2436E">
      <w:pPr>
        <w:tabs>
          <w:tab w:val="left" w:pos="946"/>
        </w:tabs>
      </w:pPr>
      <w:r>
        <w:rPr>
          <w:noProof/>
          <w:lang w:eastAsia="en-GB"/>
        </w:rPr>
        <w:drawing>
          <wp:anchor distT="0" distB="0" distL="114300" distR="114300" simplePos="0" relativeHeight="251661312" behindDoc="0" locked="0" layoutInCell="1" allowOverlap="1" wp14:anchorId="2FEFA152" wp14:editId="170C8847">
            <wp:simplePos x="0" y="0"/>
            <wp:positionH relativeFrom="column">
              <wp:posOffset>4699000</wp:posOffset>
            </wp:positionH>
            <wp:positionV relativeFrom="paragraph">
              <wp:posOffset>901700</wp:posOffset>
            </wp:positionV>
            <wp:extent cx="956945" cy="3778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56945" cy="377825"/>
                    </a:xfrm>
                    <a:prstGeom prst="rect">
                      <a:avLst/>
                    </a:prstGeom>
                    <a:noFill/>
                  </pic:spPr>
                </pic:pic>
              </a:graphicData>
            </a:graphic>
          </wp:anchor>
        </w:drawing>
      </w:r>
      <w:r>
        <w:rPr>
          <w:noProof/>
          <w:lang w:eastAsia="en-GB"/>
        </w:rPr>
        <w:drawing>
          <wp:anchor distT="0" distB="0" distL="114300" distR="114300" simplePos="0" relativeHeight="251660288" behindDoc="0" locked="0" layoutInCell="1" allowOverlap="1" wp14:anchorId="56D4DC31" wp14:editId="3F1019D2">
            <wp:simplePos x="0" y="0"/>
            <wp:positionH relativeFrom="column">
              <wp:posOffset>4686300</wp:posOffset>
            </wp:positionH>
            <wp:positionV relativeFrom="paragraph">
              <wp:posOffset>368300</wp:posOffset>
            </wp:positionV>
            <wp:extent cx="969645" cy="3778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9645" cy="377825"/>
                    </a:xfrm>
                    <a:prstGeom prst="rect">
                      <a:avLst/>
                    </a:prstGeom>
                    <a:noFill/>
                  </pic:spPr>
                </pic:pic>
              </a:graphicData>
            </a:graphic>
          </wp:anchor>
        </w:drawing>
      </w:r>
      <w:r>
        <w:rPr>
          <w:noProof/>
          <w:lang w:eastAsia="en-GB"/>
        </w:rPr>
        <mc:AlternateContent>
          <mc:Choice Requires="wps">
            <w:drawing>
              <wp:anchor distT="45720" distB="45720" distL="114300" distR="114300" simplePos="0" relativeHeight="251659264" behindDoc="0" locked="0" layoutInCell="1" allowOverlap="1" wp14:anchorId="67BB54D8" wp14:editId="18B2CE38">
                <wp:simplePos x="0" y="0"/>
                <wp:positionH relativeFrom="column">
                  <wp:posOffset>2362200</wp:posOffset>
                </wp:positionH>
                <wp:positionV relativeFrom="paragraph">
                  <wp:posOffset>463550</wp:posOffset>
                </wp:positionV>
                <wp:extent cx="1543050" cy="61912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619125"/>
                        </a:xfrm>
                        <a:prstGeom prst="rect">
                          <a:avLst/>
                        </a:prstGeom>
                        <a:solidFill>
                          <a:srgbClr val="FFFFFF"/>
                        </a:solidFill>
                        <a:ln w="9525">
                          <a:noFill/>
                          <a:miter lim="800000"/>
                          <a:headEnd/>
                          <a:tailEnd/>
                        </a:ln>
                      </wps:spPr>
                      <wps:txbx>
                        <w:txbxContent>
                          <w:tbl>
                            <w:tblPr>
                              <w:tblW w:w="4580" w:type="dxa"/>
                              <w:tblCellMar>
                                <w:left w:w="0" w:type="dxa"/>
                                <w:right w:w="0" w:type="dxa"/>
                              </w:tblCellMar>
                              <w:tblLook w:val="0600" w:firstRow="0" w:lastRow="0" w:firstColumn="0" w:lastColumn="0" w:noHBand="1" w:noVBand="1"/>
                            </w:tblPr>
                            <w:tblGrid>
                              <w:gridCol w:w="3240"/>
                              <w:gridCol w:w="1340"/>
                            </w:tblGrid>
                            <w:tr w:rsidR="00E53C6B" w:rsidRPr="00482DC9" w14:paraId="1895D72C" w14:textId="77777777" w:rsidTr="00482DC9">
                              <w:trPr>
                                <w:trHeight w:val="841"/>
                              </w:trPr>
                              <w:tc>
                                <w:tcPr>
                                  <w:tcW w:w="3240" w:type="dxa"/>
                                  <w:tcBorders>
                                    <w:top w:val="single" w:sz="8" w:space="0" w:color="FFFFFF"/>
                                    <w:left w:val="single" w:sz="8" w:space="0" w:color="FFFFFF"/>
                                    <w:bottom w:val="single" w:sz="24" w:space="0" w:color="FFFFFF"/>
                                    <w:right w:val="single" w:sz="8" w:space="0" w:color="FFFFFF"/>
                                  </w:tcBorders>
                                  <w:shd w:val="clear" w:color="auto" w:fill="FFFFFF"/>
                                  <w:tcMar>
                                    <w:top w:w="15" w:type="dxa"/>
                                    <w:left w:w="108" w:type="dxa"/>
                                    <w:bottom w:w="0" w:type="dxa"/>
                                    <w:right w:w="108" w:type="dxa"/>
                                  </w:tcMar>
                                  <w:vAlign w:val="center"/>
                                  <w:hideMark/>
                                </w:tcPr>
                                <w:p w14:paraId="3E9689C2" w14:textId="77777777" w:rsidR="00E53C6B" w:rsidRDefault="00E53C6B" w:rsidP="00482DC9">
                                  <w:pPr>
                                    <w:rPr>
                                      <w:b/>
                                      <w:bCs/>
                                      <w:lang w:val="en-US"/>
                                    </w:rPr>
                                  </w:pPr>
                                  <w:r w:rsidRPr="00482DC9">
                                    <w:rPr>
                                      <w:b/>
                                      <w:bCs/>
                                      <w:lang w:val="en-US"/>
                                    </w:rPr>
                                    <w:t>HR 0.72 (0.59, 0.89)</w:t>
                                  </w:r>
                                </w:p>
                                <w:p w14:paraId="302FA481" w14:textId="77777777" w:rsidR="00E53C6B" w:rsidRPr="00482DC9" w:rsidRDefault="00E53C6B" w:rsidP="00482DC9">
                                  <w:pPr>
                                    <w:rPr>
                                      <w:b/>
                                    </w:rPr>
                                  </w:pPr>
                                  <w:r w:rsidRPr="00482DC9">
                                    <w:rPr>
                                      <w:b/>
                                    </w:rPr>
                                    <w:t>p=0.002</w:t>
                                  </w:r>
                                </w:p>
                              </w:tc>
                              <w:tc>
                                <w:tcPr>
                                  <w:tcW w:w="1340" w:type="dxa"/>
                                  <w:tcBorders>
                                    <w:top w:val="single" w:sz="8" w:space="0" w:color="FFFFFF"/>
                                    <w:left w:val="single" w:sz="8" w:space="0" w:color="FFFFFF"/>
                                    <w:bottom w:val="single" w:sz="24" w:space="0" w:color="FFFFFF"/>
                                    <w:right w:val="single" w:sz="8" w:space="0" w:color="FFFFFF"/>
                                  </w:tcBorders>
                                  <w:shd w:val="clear" w:color="auto" w:fill="FFFFFF"/>
                                  <w:tcMar>
                                    <w:top w:w="15" w:type="dxa"/>
                                    <w:left w:w="108" w:type="dxa"/>
                                    <w:bottom w:w="0" w:type="dxa"/>
                                    <w:right w:w="108" w:type="dxa"/>
                                  </w:tcMar>
                                  <w:vAlign w:val="center"/>
                                  <w:hideMark/>
                                </w:tcPr>
                                <w:p w14:paraId="2EC6B837" w14:textId="77777777" w:rsidR="00E53C6B" w:rsidRPr="00482DC9" w:rsidRDefault="00E53C6B" w:rsidP="00482DC9"/>
                              </w:tc>
                            </w:tr>
                          </w:tbl>
                          <w:p w14:paraId="476C6782" w14:textId="77777777" w:rsidR="00E53C6B" w:rsidRDefault="00E53C6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B54D8" id="_x0000_t202" coordsize="21600,21600" o:spt="202" path="m,l,21600r21600,l21600,xe">
                <v:stroke joinstyle="miter"/>
                <v:path gradientshapeok="t" o:connecttype="rect"/>
              </v:shapetype>
              <v:shape id="Text Box 2" o:spid="_x0000_s1026" type="#_x0000_t202" style="position:absolute;margin-left:186pt;margin-top:36.5pt;width:121.5pt;height:48.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" stroked="f">
                <v:textbox>
                  <w:txbxContent>
                    <w:tbl>
                      <w:tblPr>
                        <w:tblW w:w="4580" w:type="dxa"/>
                        <w:tblCellMar>
                          <w:left w:w="0" w:type="dxa"/>
                          <w:right w:w="0" w:type="dxa"/>
                        </w:tblCellMar>
                        <w:tblLook w:val="0600" w:firstRow="0" w:lastRow="0" w:firstColumn="0" w:lastColumn="0" w:noHBand="1" w:noVBand="1"/>
                      </w:tblPr>
                      <w:tblGrid>
                        <w:gridCol w:w="3240"/>
                        <w:gridCol w:w="1340"/>
                      </w:tblGrid>
                      <w:tr w:rsidR="00E53C6B" w:rsidRPr="00482DC9" w14:paraId="1895D72C" w14:textId="77777777" w:rsidTr="00482DC9">
                        <w:trPr>
                          <w:trHeight w:val="841"/>
                        </w:trPr>
                        <w:tc>
                          <w:tcPr>
                            <w:tcW w:w="3240" w:type="dxa"/>
                            <w:tcBorders>
                              <w:top w:val="single" w:sz="8" w:space="0" w:color="FFFFFF"/>
                              <w:left w:val="single" w:sz="8" w:space="0" w:color="FFFFFF"/>
                              <w:bottom w:val="single" w:sz="24" w:space="0" w:color="FFFFFF"/>
                              <w:right w:val="single" w:sz="8" w:space="0" w:color="FFFFFF"/>
                            </w:tcBorders>
                            <w:shd w:val="clear" w:color="auto" w:fill="FFFFFF"/>
                            <w:tcMar>
                              <w:top w:w="15" w:type="dxa"/>
                              <w:left w:w="108" w:type="dxa"/>
                              <w:bottom w:w="0" w:type="dxa"/>
                              <w:right w:w="108" w:type="dxa"/>
                            </w:tcMar>
                            <w:vAlign w:val="center"/>
                            <w:hideMark/>
                          </w:tcPr>
                          <w:p w14:paraId="3E9689C2" w14:textId="77777777" w:rsidR="00E53C6B" w:rsidRDefault="00E53C6B" w:rsidP="00482DC9">
                            <w:pPr>
                              <w:rPr>
                                <w:b/>
                                <w:bCs/>
                                <w:lang w:val="en-US"/>
                              </w:rPr>
                            </w:pPr>
                            <w:r w:rsidRPr="00482DC9">
                              <w:rPr>
                                <w:b/>
                                <w:bCs/>
                                <w:lang w:val="en-US"/>
                              </w:rPr>
                              <w:t>HR 0.72 (0.59, 0.89)</w:t>
                            </w:r>
                          </w:p>
                          <w:p w14:paraId="302FA481" w14:textId="77777777" w:rsidR="00E53C6B" w:rsidRPr="00482DC9" w:rsidRDefault="00E53C6B" w:rsidP="00482DC9">
                            <w:pPr>
                              <w:rPr>
                                <w:b/>
                              </w:rPr>
                            </w:pPr>
                            <w:r w:rsidRPr="00482DC9">
                              <w:rPr>
                                <w:b/>
                              </w:rPr>
                              <w:t>p=0.002</w:t>
                            </w:r>
                          </w:p>
                        </w:tc>
                        <w:tc>
                          <w:tcPr>
                            <w:tcW w:w="1340" w:type="dxa"/>
                            <w:tcBorders>
                              <w:top w:val="single" w:sz="8" w:space="0" w:color="FFFFFF"/>
                              <w:left w:val="single" w:sz="8" w:space="0" w:color="FFFFFF"/>
                              <w:bottom w:val="single" w:sz="24" w:space="0" w:color="FFFFFF"/>
                              <w:right w:val="single" w:sz="8" w:space="0" w:color="FFFFFF"/>
                            </w:tcBorders>
                            <w:shd w:val="clear" w:color="auto" w:fill="FFFFFF"/>
                            <w:tcMar>
                              <w:top w:w="15" w:type="dxa"/>
                              <w:left w:w="108" w:type="dxa"/>
                              <w:bottom w:w="0" w:type="dxa"/>
                              <w:right w:w="108" w:type="dxa"/>
                            </w:tcMar>
                            <w:vAlign w:val="center"/>
                            <w:hideMark/>
                          </w:tcPr>
                          <w:p w14:paraId="2EC6B837" w14:textId="77777777" w:rsidR="00E53C6B" w:rsidRPr="00482DC9" w:rsidRDefault="00E53C6B" w:rsidP="00482DC9"/>
                        </w:tc>
                      </w:tr>
                    </w:tbl>
                    <w:p w14:paraId="476C6782" w14:textId="77777777" w:rsidR="00E53C6B" w:rsidRDefault="00E53C6B"/>
                  </w:txbxContent>
                </v:textbox>
              </v:shape>
            </w:pict>
          </mc:Fallback>
        </mc:AlternateContent>
      </w:r>
      <w:r w:rsidRPr="00482DC9">
        <w:rPr>
          <w:noProof/>
          <w:lang w:eastAsia="en-GB"/>
        </w:rPr>
        <w:drawing>
          <wp:inline distT="0" distB="0" distL="0" distR="0" wp14:anchorId="1E9DF577" wp14:editId="2CDE95C5">
            <wp:extent cx="4781550" cy="3067050"/>
            <wp:effectExtent l="0" t="0" r="0" b="0"/>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
                    <pic:cNvPicPr>
                      <a:picLocks noChangeAspect="1" noChangeArrowheads="1"/>
                    </pic:cNvPicPr>
                  </pic:nvPicPr>
                  <pic:blipFill rotWithShape="1">
                    <a:blip r:embed="rId12">
                      <a:extLst>
                        <a:ext uri="{28A0092B-C50C-407E-A947-70E740481C1C}">
                          <a14:useLocalDpi xmlns:a14="http://schemas.microsoft.com/office/drawing/2010/main"/>
                        </a:ext>
                      </a:extLst>
                    </a:blip>
                    <a:srcRect l="2298" t="2648" r="1670" b="2583"/>
                    <a:stretch/>
                  </pic:blipFill>
                  <pic:spPr bwMode="auto">
                    <a:xfrm>
                      <a:off x="0" y="0"/>
                      <a:ext cx="4783042" cy="3068007"/>
                    </a:xfrm>
                    <a:prstGeom prst="rect">
                      <a:avLst/>
                    </a:prstGeom>
                    <a:noFill/>
                    <a:ln>
                      <a:noFill/>
                    </a:ln>
                    <a:extLst>
                      <a:ext uri="{53640926-AAD7-44D8-BBD7-CCE9431645EC}">
                        <a14:shadowObscured xmlns:a14="http://schemas.microsoft.com/office/drawing/2010/main"/>
                      </a:ext>
                    </a:extLst>
                  </pic:spPr>
                </pic:pic>
              </a:graphicData>
            </a:graphic>
          </wp:inline>
        </w:drawing>
      </w:r>
    </w:p>
    <w:p w14:paraId="3D57B4C7" w14:textId="0BD9CCEB" w:rsidR="00A2436E" w:rsidRDefault="00A2436E" w:rsidP="00A2436E">
      <w:pPr>
        <w:tabs>
          <w:tab w:val="left" w:pos="946"/>
        </w:tabs>
      </w:pPr>
      <w:r>
        <w:lastRenderedPageBreak/>
        <w:t>Table 1: Central DXA Units per million of the general population available in the EU27 countries. Adapted with permission</w:t>
      </w:r>
      <w:r w:rsidR="00117B12">
        <w:t xml:space="preserve"> </w:t>
      </w:r>
      <w:r w:rsidR="00117B12" w:rsidRPr="000E4F9E">
        <w:fldChar w:fldCharType="begin">
          <w:fldData xml:space="preserve">PEVuZE5vdGU+PENpdGU+PEF1dGhvcj5LYW5pczwvQXV0aG9yPjxZZWFyPjIwMTM8L1llYXI+PFJl
Y051bT42OTQyPC9SZWNOdW0+PERpc3BsYXlUZXh0Pig0Mik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18603F">
        <w:instrText xml:space="preserve"> ADDIN EN.CITE </w:instrText>
      </w:r>
      <w:r w:rsidR="0018603F">
        <w:fldChar w:fldCharType="begin">
          <w:fldData xml:space="preserve">PEVuZE5vdGU+PENpdGU+PEF1dGhvcj5LYW5pczwvQXV0aG9yPjxZZWFyPjIwMTM8L1llYXI+PFJl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</w:fldData>
        </w:fldChar>
      </w:r>
      <w:r w:rsidR="0018603F">
        <w:instrText xml:space="preserve"> ADDIN EN.CITE.DATA </w:instrText>
      </w:r>
      <w:r w:rsidR="0018603F">
        <w:fldChar w:fldCharType="end"/>
      </w:r>
      <w:r w:rsidR="00117B12" w:rsidRPr="000E4F9E">
        <w:fldChar w:fldCharType="separate"/>
      </w:r>
      <w:r w:rsidR="00A94FA4">
        <w:rPr>
          <w:noProof/>
        </w:rPr>
        <w:t>(42)</w:t>
      </w:r>
      <w:r w:rsidR="00117B12" w:rsidRPr="000E4F9E">
        <w:fldChar w:fldCharType="end"/>
      </w:r>
      <w:r>
        <w:t xml:space="preserve">. </w:t>
      </w:r>
    </w:p>
    <w:tbl>
      <w:tblPr>
        <w:tblStyle w:val="ListTable1Light"/>
        <w:tblW w:w="7700" w:type="dxa"/>
        <w:tblLook w:val="04A0" w:firstRow="1" w:lastRow="0" w:firstColumn="1" w:lastColumn="0" w:noHBand="0" w:noVBand="1"/>
      </w:tblPr>
      <w:tblGrid>
        <w:gridCol w:w="1420"/>
        <w:gridCol w:w="1340"/>
        <w:gridCol w:w="1081"/>
        <w:gridCol w:w="1340"/>
        <w:gridCol w:w="1195"/>
        <w:gridCol w:w="1360"/>
      </w:tblGrid>
      <w:tr w:rsidR="00A2436E" w:rsidRPr="00A2436E" w14:paraId="70C4F4EC" w14:textId="77777777" w:rsidTr="00A2436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20" w:type="dxa"/>
            <w:noWrap/>
            <w:hideMark/>
          </w:tcPr>
          <w:p w14:paraId="68BF0CE8" w14:textId="77777777" w:rsidR="00A2436E" w:rsidRPr="00A2436E" w:rsidRDefault="00A2436E" w:rsidP="005625E2">
            <w:pPr>
              <w:spacing w:after="120" w:line="360" w:lineRule="auto"/>
              <w:jc w:val="center"/>
              <w:rPr>
                <w:sz w:val="16"/>
              </w:rPr>
            </w:pPr>
            <w:r w:rsidRPr="00A2436E">
              <w:rPr>
                <w:sz w:val="16"/>
              </w:rPr>
              <w:t>Country</w:t>
            </w:r>
          </w:p>
        </w:tc>
        <w:tc>
          <w:tcPr>
            <w:tcW w:w="1340" w:type="dxa"/>
            <w:tcBorders>
              <w:right w:val="single" w:sz="4" w:space="0" w:color="auto"/>
            </w:tcBorders>
            <w:hideMark/>
          </w:tcPr>
          <w:p w14:paraId="045F1F97" w14:textId="77777777" w:rsidR="00A2436E" w:rsidRPr="00A2436E" w:rsidRDefault="00A2436E" w:rsidP="005625E2">
            <w:pPr>
              <w:spacing w:after="120" w:line="360" w:lineRule="auto"/>
              <w:jc w:val="center"/>
              <w:cnfStyle w:val="100000000000" w:firstRow="1" w:lastRow="0" w:firstColumn="0" w:lastColumn="0" w:oddVBand="0" w:evenVBand="0" w:oddHBand="0" w:evenHBand="0" w:firstRowFirstColumn="0" w:firstRowLastColumn="0" w:lastRowFirstColumn="0" w:lastRowLastColumn="0"/>
              <w:rPr>
                <w:sz w:val="16"/>
              </w:rPr>
            </w:pPr>
            <w:r w:rsidRPr="00A2436E">
              <w:rPr>
                <w:sz w:val="16"/>
              </w:rPr>
              <w:t>DXA units/million</w:t>
            </w:r>
          </w:p>
        </w:tc>
        <w:tc>
          <w:tcPr>
            <w:tcW w:w="1060" w:type="dxa"/>
            <w:tcBorders>
              <w:left w:val="single" w:sz="4" w:space="0" w:color="auto"/>
            </w:tcBorders>
            <w:noWrap/>
            <w:hideMark/>
          </w:tcPr>
          <w:p w14:paraId="504B8845" w14:textId="77777777" w:rsidR="00A2436E" w:rsidRPr="00A2436E" w:rsidRDefault="00A2436E" w:rsidP="005625E2">
            <w:pPr>
              <w:spacing w:after="120" w:line="360" w:lineRule="auto"/>
              <w:jc w:val="center"/>
              <w:cnfStyle w:val="100000000000" w:firstRow="1" w:lastRow="0" w:firstColumn="0" w:lastColumn="0" w:oddVBand="0" w:evenVBand="0" w:oddHBand="0" w:evenHBand="0" w:firstRowFirstColumn="0" w:firstRowLastColumn="0" w:lastRowFirstColumn="0" w:lastRowLastColumn="0"/>
              <w:rPr>
                <w:sz w:val="16"/>
              </w:rPr>
            </w:pPr>
            <w:r w:rsidRPr="00A2436E">
              <w:rPr>
                <w:sz w:val="16"/>
              </w:rPr>
              <w:t>Country</w:t>
            </w:r>
          </w:p>
        </w:tc>
        <w:tc>
          <w:tcPr>
            <w:tcW w:w="1340" w:type="dxa"/>
            <w:tcBorders>
              <w:right w:val="single" w:sz="4" w:space="0" w:color="auto"/>
            </w:tcBorders>
            <w:hideMark/>
          </w:tcPr>
          <w:p w14:paraId="7CB7A38B" w14:textId="77777777" w:rsidR="00A2436E" w:rsidRPr="00A2436E" w:rsidRDefault="00A2436E" w:rsidP="005625E2">
            <w:pPr>
              <w:spacing w:after="120" w:line="360" w:lineRule="auto"/>
              <w:jc w:val="center"/>
              <w:cnfStyle w:val="100000000000" w:firstRow="1" w:lastRow="0" w:firstColumn="0" w:lastColumn="0" w:oddVBand="0" w:evenVBand="0" w:oddHBand="0" w:evenHBand="0" w:firstRowFirstColumn="0" w:firstRowLastColumn="0" w:lastRowFirstColumn="0" w:lastRowLastColumn="0"/>
              <w:rPr>
                <w:sz w:val="16"/>
              </w:rPr>
            </w:pPr>
            <w:r w:rsidRPr="00A2436E">
              <w:rPr>
                <w:sz w:val="16"/>
              </w:rPr>
              <w:t>DXA units/million</w:t>
            </w:r>
          </w:p>
        </w:tc>
        <w:tc>
          <w:tcPr>
            <w:tcW w:w="1180" w:type="dxa"/>
            <w:tcBorders>
              <w:left w:val="single" w:sz="4" w:space="0" w:color="auto"/>
            </w:tcBorders>
            <w:noWrap/>
            <w:hideMark/>
          </w:tcPr>
          <w:p w14:paraId="2C09FB97" w14:textId="77777777" w:rsidR="00A2436E" w:rsidRPr="00A2436E" w:rsidRDefault="00A2436E" w:rsidP="005625E2">
            <w:pPr>
              <w:spacing w:after="120" w:line="360" w:lineRule="auto"/>
              <w:jc w:val="center"/>
              <w:cnfStyle w:val="100000000000" w:firstRow="1" w:lastRow="0" w:firstColumn="0" w:lastColumn="0" w:oddVBand="0" w:evenVBand="0" w:oddHBand="0" w:evenHBand="0" w:firstRowFirstColumn="0" w:firstRowLastColumn="0" w:lastRowFirstColumn="0" w:lastRowLastColumn="0"/>
              <w:rPr>
                <w:sz w:val="16"/>
              </w:rPr>
            </w:pPr>
            <w:r w:rsidRPr="00A2436E">
              <w:rPr>
                <w:sz w:val="16"/>
              </w:rPr>
              <w:t>Country</w:t>
            </w:r>
          </w:p>
        </w:tc>
        <w:tc>
          <w:tcPr>
            <w:tcW w:w="1360" w:type="dxa"/>
            <w:hideMark/>
          </w:tcPr>
          <w:p w14:paraId="16059F82" w14:textId="77777777" w:rsidR="00A2436E" w:rsidRPr="00A2436E" w:rsidRDefault="00A2436E" w:rsidP="005625E2">
            <w:pPr>
              <w:spacing w:after="120" w:line="360" w:lineRule="auto"/>
              <w:jc w:val="center"/>
              <w:cnfStyle w:val="100000000000" w:firstRow="1" w:lastRow="0" w:firstColumn="0" w:lastColumn="0" w:oddVBand="0" w:evenVBand="0" w:oddHBand="0" w:evenHBand="0" w:firstRowFirstColumn="0" w:firstRowLastColumn="0" w:lastRowFirstColumn="0" w:lastRowLastColumn="0"/>
              <w:rPr>
                <w:sz w:val="16"/>
              </w:rPr>
            </w:pPr>
            <w:r w:rsidRPr="00A2436E">
              <w:rPr>
                <w:sz w:val="16"/>
              </w:rPr>
              <w:t>DXA units/million</w:t>
            </w:r>
          </w:p>
        </w:tc>
      </w:tr>
      <w:tr w:rsidR="00A2436E" w:rsidRPr="00A2436E" w14:paraId="72B6DBC5" w14:textId="77777777" w:rsidTr="00A2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4EF4F280" w14:textId="77777777" w:rsidR="00A2436E" w:rsidRPr="00A2436E" w:rsidRDefault="00A2436E" w:rsidP="005625E2">
            <w:pPr>
              <w:spacing w:after="120" w:line="360" w:lineRule="auto"/>
              <w:jc w:val="center"/>
              <w:rPr>
                <w:sz w:val="16"/>
              </w:rPr>
            </w:pPr>
            <w:r w:rsidRPr="00A2436E">
              <w:rPr>
                <w:sz w:val="16"/>
              </w:rPr>
              <w:t>Austria</w:t>
            </w:r>
          </w:p>
        </w:tc>
        <w:tc>
          <w:tcPr>
            <w:tcW w:w="1340" w:type="dxa"/>
            <w:tcBorders>
              <w:right w:val="single" w:sz="4" w:space="0" w:color="auto"/>
            </w:tcBorders>
            <w:noWrap/>
            <w:hideMark/>
          </w:tcPr>
          <w:p w14:paraId="26080094"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28.7</w:t>
            </w:r>
          </w:p>
        </w:tc>
        <w:tc>
          <w:tcPr>
            <w:tcW w:w="1060" w:type="dxa"/>
            <w:tcBorders>
              <w:left w:val="single" w:sz="4" w:space="0" w:color="auto"/>
            </w:tcBorders>
            <w:noWrap/>
            <w:hideMark/>
          </w:tcPr>
          <w:p w14:paraId="1C0AECB5"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GERMANY</w:t>
            </w:r>
          </w:p>
        </w:tc>
        <w:tc>
          <w:tcPr>
            <w:tcW w:w="1340" w:type="dxa"/>
            <w:tcBorders>
              <w:right w:val="single" w:sz="4" w:space="0" w:color="auto"/>
            </w:tcBorders>
            <w:noWrap/>
            <w:hideMark/>
          </w:tcPr>
          <w:p w14:paraId="6A27A568"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21.1</w:t>
            </w:r>
          </w:p>
        </w:tc>
        <w:tc>
          <w:tcPr>
            <w:tcW w:w="1180" w:type="dxa"/>
            <w:tcBorders>
              <w:left w:val="single" w:sz="4" w:space="0" w:color="auto"/>
            </w:tcBorders>
            <w:noWrap/>
            <w:hideMark/>
          </w:tcPr>
          <w:p w14:paraId="0E0175D4"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NETHERLANDS</w:t>
            </w:r>
          </w:p>
        </w:tc>
        <w:tc>
          <w:tcPr>
            <w:tcW w:w="1360" w:type="dxa"/>
            <w:noWrap/>
            <w:hideMark/>
          </w:tcPr>
          <w:p w14:paraId="691200D5"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10.7</w:t>
            </w:r>
          </w:p>
        </w:tc>
      </w:tr>
      <w:tr w:rsidR="00A2436E" w:rsidRPr="00A2436E" w14:paraId="2ACCE2E9" w14:textId="77777777" w:rsidTr="00A2436E">
        <w:trPr>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6C1A0016" w14:textId="77777777" w:rsidR="00A2436E" w:rsidRPr="00A2436E" w:rsidRDefault="00A2436E" w:rsidP="005625E2">
            <w:pPr>
              <w:spacing w:after="120" w:line="360" w:lineRule="auto"/>
              <w:jc w:val="center"/>
              <w:rPr>
                <w:sz w:val="16"/>
              </w:rPr>
            </w:pPr>
            <w:r w:rsidRPr="00A2436E">
              <w:rPr>
                <w:sz w:val="16"/>
              </w:rPr>
              <w:t>Belgium</w:t>
            </w:r>
          </w:p>
        </w:tc>
        <w:tc>
          <w:tcPr>
            <w:tcW w:w="1340" w:type="dxa"/>
            <w:tcBorders>
              <w:right w:val="single" w:sz="4" w:space="0" w:color="auto"/>
            </w:tcBorders>
            <w:noWrap/>
            <w:hideMark/>
          </w:tcPr>
          <w:p w14:paraId="3C823F02"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53.0</w:t>
            </w:r>
          </w:p>
        </w:tc>
        <w:tc>
          <w:tcPr>
            <w:tcW w:w="1060" w:type="dxa"/>
            <w:tcBorders>
              <w:left w:val="single" w:sz="4" w:space="0" w:color="auto"/>
            </w:tcBorders>
            <w:noWrap/>
            <w:hideMark/>
          </w:tcPr>
          <w:p w14:paraId="6BB802AB"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b/>
                <w:sz w:val="16"/>
              </w:rPr>
            </w:pPr>
            <w:r w:rsidRPr="00A2436E">
              <w:rPr>
                <w:b/>
                <w:sz w:val="16"/>
              </w:rPr>
              <w:t>GREECE</w:t>
            </w:r>
          </w:p>
        </w:tc>
        <w:tc>
          <w:tcPr>
            <w:tcW w:w="1340" w:type="dxa"/>
            <w:tcBorders>
              <w:right w:val="single" w:sz="4" w:space="0" w:color="auto"/>
            </w:tcBorders>
            <w:noWrap/>
            <w:hideMark/>
          </w:tcPr>
          <w:p w14:paraId="0D4B5D40"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37.5</w:t>
            </w:r>
          </w:p>
        </w:tc>
        <w:tc>
          <w:tcPr>
            <w:tcW w:w="1180" w:type="dxa"/>
            <w:tcBorders>
              <w:left w:val="single" w:sz="4" w:space="0" w:color="auto"/>
            </w:tcBorders>
            <w:noWrap/>
            <w:hideMark/>
          </w:tcPr>
          <w:p w14:paraId="1F450EEF"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b/>
                <w:sz w:val="16"/>
              </w:rPr>
            </w:pPr>
            <w:r w:rsidRPr="00A2436E">
              <w:rPr>
                <w:b/>
                <w:sz w:val="16"/>
              </w:rPr>
              <w:t>POLAND</w:t>
            </w:r>
          </w:p>
        </w:tc>
        <w:tc>
          <w:tcPr>
            <w:tcW w:w="1360" w:type="dxa"/>
            <w:noWrap/>
            <w:hideMark/>
          </w:tcPr>
          <w:p w14:paraId="375AA085"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4.3</w:t>
            </w:r>
          </w:p>
        </w:tc>
      </w:tr>
      <w:tr w:rsidR="00A2436E" w:rsidRPr="00A2436E" w14:paraId="0E1A4813" w14:textId="77777777" w:rsidTr="00A2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1129E142" w14:textId="77777777" w:rsidR="00A2436E" w:rsidRPr="00A2436E" w:rsidRDefault="00A2436E" w:rsidP="005625E2">
            <w:pPr>
              <w:spacing w:after="120" w:line="360" w:lineRule="auto"/>
              <w:jc w:val="center"/>
              <w:rPr>
                <w:sz w:val="16"/>
              </w:rPr>
            </w:pPr>
            <w:r w:rsidRPr="00A2436E">
              <w:rPr>
                <w:sz w:val="16"/>
              </w:rPr>
              <w:t>Bulgaria</w:t>
            </w:r>
          </w:p>
        </w:tc>
        <w:tc>
          <w:tcPr>
            <w:tcW w:w="1340" w:type="dxa"/>
            <w:tcBorders>
              <w:right w:val="single" w:sz="4" w:space="0" w:color="auto"/>
            </w:tcBorders>
            <w:noWrap/>
            <w:hideMark/>
          </w:tcPr>
          <w:p w14:paraId="0EB367F0"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1.2</w:t>
            </w:r>
          </w:p>
        </w:tc>
        <w:tc>
          <w:tcPr>
            <w:tcW w:w="1060" w:type="dxa"/>
            <w:tcBorders>
              <w:left w:val="single" w:sz="4" w:space="0" w:color="auto"/>
            </w:tcBorders>
            <w:noWrap/>
            <w:hideMark/>
          </w:tcPr>
          <w:p w14:paraId="13A71631"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HUNGARY</w:t>
            </w:r>
          </w:p>
        </w:tc>
        <w:tc>
          <w:tcPr>
            <w:tcW w:w="1340" w:type="dxa"/>
            <w:tcBorders>
              <w:right w:val="single" w:sz="4" w:space="0" w:color="auto"/>
            </w:tcBorders>
            <w:noWrap/>
            <w:hideMark/>
          </w:tcPr>
          <w:p w14:paraId="0C0B0B87"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6.0</w:t>
            </w:r>
          </w:p>
        </w:tc>
        <w:tc>
          <w:tcPr>
            <w:tcW w:w="1180" w:type="dxa"/>
            <w:tcBorders>
              <w:left w:val="single" w:sz="4" w:space="0" w:color="auto"/>
            </w:tcBorders>
            <w:noWrap/>
            <w:hideMark/>
          </w:tcPr>
          <w:p w14:paraId="1EC5F696"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PORTUGAL</w:t>
            </w:r>
          </w:p>
        </w:tc>
        <w:tc>
          <w:tcPr>
            <w:tcW w:w="1360" w:type="dxa"/>
            <w:noWrap/>
            <w:hideMark/>
          </w:tcPr>
          <w:p w14:paraId="2B91A957"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26.9</w:t>
            </w:r>
          </w:p>
        </w:tc>
      </w:tr>
      <w:tr w:rsidR="00A2436E" w:rsidRPr="00A2436E" w14:paraId="25713C6C" w14:textId="77777777" w:rsidTr="00A2436E">
        <w:trPr>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214BAFBC" w14:textId="77777777" w:rsidR="00A2436E" w:rsidRPr="00A2436E" w:rsidRDefault="00A2436E" w:rsidP="005625E2">
            <w:pPr>
              <w:spacing w:after="120" w:line="360" w:lineRule="auto"/>
              <w:jc w:val="center"/>
              <w:rPr>
                <w:sz w:val="16"/>
              </w:rPr>
            </w:pPr>
            <w:r w:rsidRPr="00A2436E">
              <w:rPr>
                <w:sz w:val="16"/>
              </w:rPr>
              <w:t>Cyprus</w:t>
            </w:r>
          </w:p>
        </w:tc>
        <w:tc>
          <w:tcPr>
            <w:tcW w:w="1340" w:type="dxa"/>
            <w:tcBorders>
              <w:right w:val="single" w:sz="4" w:space="0" w:color="auto"/>
            </w:tcBorders>
            <w:noWrap/>
            <w:hideMark/>
          </w:tcPr>
          <w:p w14:paraId="6FA186ED"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23.9</w:t>
            </w:r>
          </w:p>
        </w:tc>
        <w:tc>
          <w:tcPr>
            <w:tcW w:w="1060" w:type="dxa"/>
            <w:tcBorders>
              <w:left w:val="single" w:sz="4" w:space="0" w:color="auto"/>
            </w:tcBorders>
            <w:noWrap/>
            <w:hideMark/>
          </w:tcPr>
          <w:p w14:paraId="22C224D1"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b/>
                <w:sz w:val="16"/>
              </w:rPr>
            </w:pPr>
            <w:r w:rsidRPr="00A2436E">
              <w:rPr>
                <w:b/>
                <w:sz w:val="16"/>
              </w:rPr>
              <w:t>IRELAND</w:t>
            </w:r>
          </w:p>
        </w:tc>
        <w:tc>
          <w:tcPr>
            <w:tcW w:w="1340" w:type="dxa"/>
            <w:tcBorders>
              <w:right w:val="single" w:sz="4" w:space="0" w:color="auto"/>
            </w:tcBorders>
            <w:noWrap/>
            <w:hideMark/>
          </w:tcPr>
          <w:p w14:paraId="0D0B1D00"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10.0</w:t>
            </w:r>
          </w:p>
        </w:tc>
        <w:tc>
          <w:tcPr>
            <w:tcW w:w="1180" w:type="dxa"/>
            <w:tcBorders>
              <w:left w:val="single" w:sz="4" w:space="0" w:color="auto"/>
            </w:tcBorders>
            <w:noWrap/>
            <w:hideMark/>
          </w:tcPr>
          <w:p w14:paraId="7E644FE1"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b/>
                <w:sz w:val="16"/>
              </w:rPr>
            </w:pPr>
            <w:r w:rsidRPr="00A2436E">
              <w:rPr>
                <w:b/>
                <w:sz w:val="16"/>
              </w:rPr>
              <w:t>ROMANIA</w:t>
            </w:r>
          </w:p>
        </w:tc>
        <w:tc>
          <w:tcPr>
            <w:tcW w:w="1360" w:type="dxa"/>
            <w:noWrap/>
            <w:hideMark/>
          </w:tcPr>
          <w:p w14:paraId="6959647F"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2.4</w:t>
            </w:r>
          </w:p>
        </w:tc>
      </w:tr>
      <w:tr w:rsidR="00A2436E" w:rsidRPr="00A2436E" w14:paraId="1A25D84E" w14:textId="77777777" w:rsidTr="00A2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0427BE60" w14:textId="77777777" w:rsidR="00A2436E" w:rsidRPr="00A2436E" w:rsidRDefault="00A2436E" w:rsidP="005625E2">
            <w:pPr>
              <w:spacing w:after="120" w:line="360" w:lineRule="auto"/>
              <w:jc w:val="center"/>
              <w:rPr>
                <w:sz w:val="16"/>
              </w:rPr>
            </w:pPr>
            <w:r w:rsidRPr="00A2436E">
              <w:rPr>
                <w:sz w:val="16"/>
              </w:rPr>
              <w:t>Czech Republic</w:t>
            </w:r>
          </w:p>
        </w:tc>
        <w:tc>
          <w:tcPr>
            <w:tcW w:w="1340" w:type="dxa"/>
            <w:tcBorders>
              <w:right w:val="single" w:sz="4" w:space="0" w:color="auto"/>
            </w:tcBorders>
            <w:noWrap/>
            <w:hideMark/>
          </w:tcPr>
          <w:p w14:paraId="03BF12C4"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5.2</w:t>
            </w:r>
          </w:p>
        </w:tc>
        <w:tc>
          <w:tcPr>
            <w:tcW w:w="1060" w:type="dxa"/>
            <w:tcBorders>
              <w:left w:val="single" w:sz="4" w:space="0" w:color="auto"/>
            </w:tcBorders>
            <w:noWrap/>
            <w:hideMark/>
          </w:tcPr>
          <w:p w14:paraId="543F8AEC"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ITALY</w:t>
            </w:r>
          </w:p>
        </w:tc>
        <w:tc>
          <w:tcPr>
            <w:tcW w:w="1340" w:type="dxa"/>
            <w:tcBorders>
              <w:right w:val="single" w:sz="4" w:space="0" w:color="auto"/>
            </w:tcBorders>
            <w:noWrap/>
            <w:hideMark/>
          </w:tcPr>
          <w:p w14:paraId="24C14F89"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18.6</w:t>
            </w:r>
          </w:p>
        </w:tc>
        <w:tc>
          <w:tcPr>
            <w:tcW w:w="1180" w:type="dxa"/>
            <w:tcBorders>
              <w:left w:val="single" w:sz="4" w:space="0" w:color="auto"/>
            </w:tcBorders>
            <w:noWrap/>
            <w:hideMark/>
          </w:tcPr>
          <w:p w14:paraId="2714FF68"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SLOVAKIA</w:t>
            </w:r>
          </w:p>
        </w:tc>
        <w:tc>
          <w:tcPr>
            <w:tcW w:w="1360" w:type="dxa"/>
            <w:noWrap/>
            <w:hideMark/>
          </w:tcPr>
          <w:p w14:paraId="6B96FAF1"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10.7</w:t>
            </w:r>
          </w:p>
        </w:tc>
      </w:tr>
      <w:tr w:rsidR="00A2436E" w:rsidRPr="00A2436E" w14:paraId="2D887AC4" w14:textId="77777777" w:rsidTr="00A2436E">
        <w:trPr>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8E7D96A" w14:textId="77777777" w:rsidR="00A2436E" w:rsidRPr="00A2436E" w:rsidRDefault="00A2436E" w:rsidP="005625E2">
            <w:pPr>
              <w:spacing w:after="120" w:line="360" w:lineRule="auto"/>
              <w:jc w:val="center"/>
              <w:rPr>
                <w:sz w:val="16"/>
              </w:rPr>
            </w:pPr>
            <w:r w:rsidRPr="00A2436E">
              <w:rPr>
                <w:sz w:val="16"/>
              </w:rPr>
              <w:t>Denmark</w:t>
            </w:r>
          </w:p>
        </w:tc>
        <w:tc>
          <w:tcPr>
            <w:tcW w:w="1340" w:type="dxa"/>
            <w:tcBorders>
              <w:right w:val="single" w:sz="4" w:space="0" w:color="auto"/>
            </w:tcBorders>
            <w:noWrap/>
            <w:hideMark/>
          </w:tcPr>
          <w:p w14:paraId="318C9060"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14.6</w:t>
            </w:r>
          </w:p>
        </w:tc>
        <w:tc>
          <w:tcPr>
            <w:tcW w:w="1060" w:type="dxa"/>
            <w:tcBorders>
              <w:left w:val="single" w:sz="4" w:space="0" w:color="auto"/>
            </w:tcBorders>
            <w:noWrap/>
            <w:hideMark/>
          </w:tcPr>
          <w:p w14:paraId="788B76AF"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b/>
                <w:sz w:val="16"/>
              </w:rPr>
            </w:pPr>
            <w:r w:rsidRPr="00A2436E">
              <w:rPr>
                <w:b/>
                <w:sz w:val="16"/>
              </w:rPr>
              <w:t>LATVIA</w:t>
            </w:r>
          </w:p>
        </w:tc>
        <w:tc>
          <w:tcPr>
            <w:tcW w:w="1340" w:type="dxa"/>
            <w:tcBorders>
              <w:right w:val="single" w:sz="4" w:space="0" w:color="auto"/>
            </w:tcBorders>
            <w:noWrap/>
            <w:hideMark/>
          </w:tcPr>
          <w:p w14:paraId="1955002D"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4.9</w:t>
            </w:r>
          </w:p>
        </w:tc>
        <w:tc>
          <w:tcPr>
            <w:tcW w:w="1180" w:type="dxa"/>
            <w:tcBorders>
              <w:left w:val="single" w:sz="4" w:space="0" w:color="auto"/>
            </w:tcBorders>
            <w:noWrap/>
            <w:hideMark/>
          </w:tcPr>
          <w:p w14:paraId="6CF487B3"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b/>
                <w:sz w:val="16"/>
              </w:rPr>
            </w:pPr>
            <w:r w:rsidRPr="00A2436E">
              <w:rPr>
                <w:b/>
                <w:sz w:val="16"/>
              </w:rPr>
              <w:t>SLOVENIA</w:t>
            </w:r>
          </w:p>
        </w:tc>
        <w:tc>
          <w:tcPr>
            <w:tcW w:w="1360" w:type="dxa"/>
            <w:noWrap/>
            <w:hideMark/>
          </w:tcPr>
          <w:p w14:paraId="7C06D78F"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27.1</w:t>
            </w:r>
          </w:p>
        </w:tc>
      </w:tr>
      <w:tr w:rsidR="00A2436E" w:rsidRPr="00A2436E" w14:paraId="3A498586" w14:textId="77777777" w:rsidTr="00A2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67DA87BE" w14:textId="77777777" w:rsidR="00A2436E" w:rsidRPr="00A2436E" w:rsidRDefault="00A2436E" w:rsidP="005625E2">
            <w:pPr>
              <w:spacing w:after="120" w:line="360" w:lineRule="auto"/>
              <w:jc w:val="center"/>
              <w:rPr>
                <w:sz w:val="16"/>
              </w:rPr>
            </w:pPr>
            <w:r w:rsidRPr="00A2436E">
              <w:rPr>
                <w:sz w:val="16"/>
              </w:rPr>
              <w:t>Estonia</w:t>
            </w:r>
          </w:p>
        </w:tc>
        <w:tc>
          <w:tcPr>
            <w:tcW w:w="1340" w:type="dxa"/>
            <w:tcBorders>
              <w:right w:val="single" w:sz="4" w:space="0" w:color="auto"/>
            </w:tcBorders>
            <w:noWrap/>
            <w:hideMark/>
          </w:tcPr>
          <w:p w14:paraId="45967C5C"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8.9</w:t>
            </w:r>
          </w:p>
        </w:tc>
        <w:tc>
          <w:tcPr>
            <w:tcW w:w="1060" w:type="dxa"/>
            <w:tcBorders>
              <w:left w:val="single" w:sz="4" w:space="0" w:color="auto"/>
            </w:tcBorders>
            <w:noWrap/>
            <w:hideMark/>
          </w:tcPr>
          <w:p w14:paraId="392DA452"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LITHUANIA</w:t>
            </w:r>
          </w:p>
        </w:tc>
        <w:tc>
          <w:tcPr>
            <w:tcW w:w="1340" w:type="dxa"/>
            <w:tcBorders>
              <w:right w:val="single" w:sz="4" w:space="0" w:color="auto"/>
            </w:tcBorders>
            <w:noWrap/>
            <w:hideMark/>
          </w:tcPr>
          <w:p w14:paraId="2705C1E5"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3.4</w:t>
            </w:r>
          </w:p>
        </w:tc>
        <w:tc>
          <w:tcPr>
            <w:tcW w:w="1180" w:type="dxa"/>
            <w:tcBorders>
              <w:left w:val="single" w:sz="4" w:space="0" w:color="auto"/>
            </w:tcBorders>
            <w:noWrap/>
            <w:hideMark/>
          </w:tcPr>
          <w:p w14:paraId="22EC3B72"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SPAIN</w:t>
            </w:r>
          </w:p>
        </w:tc>
        <w:tc>
          <w:tcPr>
            <w:tcW w:w="1360" w:type="dxa"/>
            <w:noWrap/>
            <w:hideMark/>
          </w:tcPr>
          <w:p w14:paraId="5BB1424E"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8.4</w:t>
            </w:r>
          </w:p>
        </w:tc>
      </w:tr>
      <w:tr w:rsidR="00A2436E" w:rsidRPr="00A2436E" w14:paraId="645C10B6" w14:textId="77777777" w:rsidTr="00A2436E">
        <w:trPr>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19441B1" w14:textId="77777777" w:rsidR="00A2436E" w:rsidRPr="00A2436E" w:rsidRDefault="00A2436E" w:rsidP="005625E2">
            <w:pPr>
              <w:spacing w:after="120" w:line="360" w:lineRule="auto"/>
              <w:jc w:val="center"/>
              <w:rPr>
                <w:sz w:val="16"/>
              </w:rPr>
            </w:pPr>
            <w:r w:rsidRPr="00A2436E">
              <w:rPr>
                <w:sz w:val="16"/>
              </w:rPr>
              <w:t>Finland</w:t>
            </w:r>
          </w:p>
        </w:tc>
        <w:tc>
          <w:tcPr>
            <w:tcW w:w="1340" w:type="dxa"/>
            <w:tcBorders>
              <w:right w:val="single" w:sz="4" w:space="0" w:color="auto"/>
            </w:tcBorders>
            <w:noWrap/>
            <w:hideMark/>
          </w:tcPr>
          <w:p w14:paraId="1FA8FF3D"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16.8</w:t>
            </w:r>
          </w:p>
        </w:tc>
        <w:tc>
          <w:tcPr>
            <w:tcW w:w="1060" w:type="dxa"/>
            <w:tcBorders>
              <w:left w:val="single" w:sz="4" w:space="0" w:color="auto"/>
            </w:tcBorders>
            <w:noWrap/>
            <w:hideMark/>
          </w:tcPr>
          <w:p w14:paraId="31549C21"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b/>
                <w:sz w:val="16"/>
              </w:rPr>
            </w:pPr>
            <w:r w:rsidRPr="00A2436E">
              <w:rPr>
                <w:b/>
                <w:sz w:val="16"/>
              </w:rPr>
              <w:t>LUXEMBURG</w:t>
            </w:r>
          </w:p>
        </w:tc>
        <w:tc>
          <w:tcPr>
            <w:tcW w:w="1340" w:type="dxa"/>
            <w:tcBorders>
              <w:right w:val="single" w:sz="4" w:space="0" w:color="auto"/>
            </w:tcBorders>
            <w:noWrap/>
            <w:hideMark/>
          </w:tcPr>
          <w:p w14:paraId="15F67715"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2.0</w:t>
            </w:r>
          </w:p>
        </w:tc>
        <w:tc>
          <w:tcPr>
            <w:tcW w:w="1180" w:type="dxa"/>
            <w:tcBorders>
              <w:left w:val="single" w:sz="4" w:space="0" w:color="auto"/>
            </w:tcBorders>
            <w:noWrap/>
            <w:hideMark/>
          </w:tcPr>
          <w:p w14:paraId="2B4312FB"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b/>
                <w:sz w:val="16"/>
              </w:rPr>
            </w:pPr>
            <w:r w:rsidRPr="00A2436E">
              <w:rPr>
                <w:b/>
                <w:sz w:val="16"/>
              </w:rPr>
              <w:t>SWEDEN</w:t>
            </w:r>
          </w:p>
        </w:tc>
        <w:tc>
          <w:tcPr>
            <w:tcW w:w="1360" w:type="dxa"/>
            <w:noWrap/>
            <w:hideMark/>
          </w:tcPr>
          <w:p w14:paraId="473C036C" w14:textId="77777777" w:rsidR="00A2436E" w:rsidRPr="00A2436E" w:rsidRDefault="00A2436E" w:rsidP="005625E2">
            <w:pPr>
              <w:spacing w:after="120" w:line="360" w:lineRule="auto"/>
              <w:jc w:val="center"/>
              <w:cnfStyle w:val="000000000000" w:firstRow="0" w:lastRow="0" w:firstColumn="0" w:lastColumn="0" w:oddVBand="0" w:evenVBand="0" w:oddHBand="0" w:evenHBand="0" w:firstRowFirstColumn="0" w:firstRowLastColumn="0" w:lastRowFirstColumn="0" w:lastRowLastColumn="0"/>
              <w:rPr>
                <w:sz w:val="16"/>
              </w:rPr>
            </w:pPr>
            <w:r w:rsidRPr="00A2436E">
              <w:rPr>
                <w:sz w:val="16"/>
              </w:rPr>
              <w:t>10.0</w:t>
            </w:r>
          </w:p>
        </w:tc>
      </w:tr>
      <w:tr w:rsidR="00A2436E" w:rsidRPr="00A2436E" w14:paraId="58E40682" w14:textId="77777777" w:rsidTr="00A2436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20" w:type="dxa"/>
            <w:noWrap/>
            <w:hideMark/>
          </w:tcPr>
          <w:p w14:paraId="3AFA0516" w14:textId="77777777" w:rsidR="00A2436E" w:rsidRPr="00A2436E" w:rsidRDefault="00A2436E" w:rsidP="005625E2">
            <w:pPr>
              <w:spacing w:after="120" w:line="360" w:lineRule="auto"/>
              <w:jc w:val="center"/>
              <w:rPr>
                <w:sz w:val="16"/>
              </w:rPr>
            </w:pPr>
            <w:r w:rsidRPr="00A2436E">
              <w:rPr>
                <w:sz w:val="16"/>
              </w:rPr>
              <w:t>France</w:t>
            </w:r>
          </w:p>
        </w:tc>
        <w:tc>
          <w:tcPr>
            <w:tcW w:w="1340" w:type="dxa"/>
            <w:tcBorders>
              <w:right w:val="single" w:sz="4" w:space="0" w:color="auto"/>
            </w:tcBorders>
            <w:noWrap/>
            <w:hideMark/>
          </w:tcPr>
          <w:p w14:paraId="24A1F735"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29.1</w:t>
            </w:r>
          </w:p>
        </w:tc>
        <w:tc>
          <w:tcPr>
            <w:tcW w:w="1060" w:type="dxa"/>
            <w:tcBorders>
              <w:left w:val="single" w:sz="4" w:space="0" w:color="auto"/>
            </w:tcBorders>
            <w:noWrap/>
            <w:hideMark/>
          </w:tcPr>
          <w:p w14:paraId="74957A67"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MALTA</w:t>
            </w:r>
          </w:p>
        </w:tc>
        <w:tc>
          <w:tcPr>
            <w:tcW w:w="1340" w:type="dxa"/>
            <w:tcBorders>
              <w:right w:val="single" w:sz="4" w:space="0" w:color="auto"/>
            </w:tcBorders>
            <w:noWrap/>
            <w:hideMark/>
          </w:tcPr>
          <w:p w14:paraId="2585AC91"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9.7</w:t>
            </w:r>
          </w:p>
        </w:tc>
        <w:tc>
          <w:tcPr>
            <w:tcW w:w="1180" w:type="dxa"/>
            <w:tcBorders>
              <w:left w:val="single" w:sz="4" w:space="0" w:color="auto"/>
            </w:tcBorders>
            <w:noWrap/>
            <w:hideMark/>
          </w:tcPr>
          <w:p w14:paraId="143A06ED"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b/>
                <w:sz w:val="16"/>
              </w:rPr>
            </w:pPr>
            <w:r w:rsidRPr="00A2436E">
              <w:rPr>
                <w:b/>
                <w:sz w:val="16"/>
              </w:rPr>
              <w:t>UK</w:t>
            </w:r>
          </w:p>
        </w:tc>
        <w:tc>
          <w:tcPr>
            <w:tcW w:w="1360" w:type="dxa"/>
            <w:noWrap/>
            <w:hideMark/>
          </w:tcPr>
          <w:p w14:paraId="11287A2F" w14:textId="77777777" w:rsidR="00A2436E" w:rsidRPr="00A2436E" w:rsidRDefault="00A2436E" w:rsidP="005625E2">
            <w:pPr>
              <w:spacing w:after="120" w:line="360" w:lineRule="auto"/>
              <w:jc w:val="center"/>
              <w:cnfStyle w:val="000000100000" w:firstRow="0" w:lastRow="0" w:firstColumn="0" w:lastColumn="0" w:oddVBand="0" w:evenVBand="0" w:oddHBand="1" w:evenHBand="0" w:firstRowFirstColumn="0" w:firstRowLastColumn="0" w:lastRowFirstColumn="0" w:lastRowLastColumn="0"/>
              <w:rPr>
                <w:sz w:val="16"/>
              </w:rPr>
            </w:pPr>
            <w:r w:rsidRPr="00A2436E">
              <w:rPr>
                <w:sz w:val="16"/>
              </w:rPr>
              <w:t>8.2</w:t>
            </w:r>
          </w:p>
        </w:tc>
      </w:tr>
    </w:tbl>
    <w:p w14:paraId="3EDA9439" w14:textId="66DC3BBA" w:rsidR="00A2436E" w:rsidRPr="00A2436E" w:rsidRDefault="00A2436E" w:rsidP="00A2436E">
      <w:pPr>
        <w:tabs>
          <w:tab w:val="left" w:pos="946"/>
        </w:tabs>
      </w:pPr>
    </w:p>
    <w:sectPr w:rsidR="00A2436E" w:rsidRPr="00A2436E">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CF9CC5" w14:textId="77777777" w:rsidR="001737D0" w:rsidRDefault="001737D0" w:rsidP="00DF453D">
      <w:pPr>
        <w:spacing w:after="0" w:line="240" w:lineRule="auto"/>
      </w:pPr>
      <w:r>
        <w:separator/>
      </w:r>
    </w:p>
  </w:endnote>
  <w:endnote w:type="continuationSeparator" w:id="0">
    <w:p w14:paraId="7107A39B" w14:textId="77777777" w:rsidR="001737D0" w:rsidRDefault="001737D0" w:rsidP="00DF4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1574336"/>
      <w:docPartObj>
        <w:docPartGallery w:val="Page Numbers (Bottom of Page)"/>
        <w:docPartUnique/>
      </w:docPartObj>
    </w:sdtPr>
    <w:sdtEndPr>
      <w:rPr>
        <w:noProof/>
      </w:rPr>
    </w:sdtEndPr>
    <w:sdtContent>
      <w:p w14:paraId="6E912416" w14:textId="0C9AE686" w:rsidR="00E53C6B" w:rsidRDefault="00E53C6B">
        <w:pPr>
          <w:pStyle w:val="Footer"/>
          <w:jc w:val="center"/>
        </w:pPr>
        <w:r>
          <w:fldChar w:fldCharType="begin"/>
        </w:r>
        <w:r>
          <w:instrText xml:space="preserve"> PAGE   \* MERGEFORMAT </w:instrText>
        </w:r>
        <w:r>
          <w:fldChar w:fldCharType="separate"/>
        </w:r>
        <w:r w:rsidR="00D631A5">
          <w:rPr>
            <w:noProof/>
          </w:rPr>
          <w:t>1</w:t>
        </w:r>
        <w:r>
          <w:rPr>
            <w:noProof/>
          </w:rPr>
          <w:fldChar w:fldCharType="end"/>
        </w:r>
      </w:p>
    </w:sdtContent>
  </w:sdt>
  <w:p w14:paraId="51226510" w14:textId="77777777" w:rsidR="00E53C6B" w:rsidRDefault="00E53C6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A55FD8" w14:textId="77777777" w:rsidR="001737D0" w:rsidRDefault="001737D0" w:rsidP="00DF453D">
      <w:pPr>
        <w:spacing w:after="0" w:line="240" w:lineRule="auto"/>
      </w:pPr>
      <w:r>
        <w:separator/>
      </w:r>
    </w:p>
  </w:footnote>
  <w:footnote w:type="continuationSeparator" w:id="0">
    <w:p w14:paraId="20686DFD" w14:textId="77777777" w:rsidR="001737D0" w:rsidRDefault="001737D0" w:rsidP="00DF453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333C01E8-3AD3-45F4-9845-265E121B6483}"/>
    <w:docVar w:name="dgnword-eventsink" w:val="374574888"/>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59ww0rbapezee9esb5saxf9wr55ar2stzs&quot;&gt;NCH EN&lt;record-ids&gt;&lt;item&gt;1529&lt;/item&gt;&lt;item&gt;6061&lt;/item&gt;&lt;item&gt;6468&lt;/item&gt;&lt;item&gt;6596&lt;/item&gt;&lt;item&gt;6599&lt;/item&gt;&lt;item&gt;6600&lt;/item&gt;&lt;item&gt;6604&lt;/item&gt;&lt;item&gt;6605&lt;/item&gt;&lt;item&gt;6626&lt;/item&gt;&lt;item&gt;6627&lt;/item&gt;&lt;item&gt;6628&lt;/item&gt;&lt;item&gt;6675&lt;/item&gt;&lt;item&gt;6885&lt;/item&gt;&lt;item&gt;6900&lt;/item&gt;&lt;item&gt;6909&lt;/item&gt;&lt;item&gt;6910&lt;/item&gt;&lt;item&gt;6914&lt;/item&gt;&lt;item&gt;6915&lt;/item&gt;&lt;item&gt;6917&lt;/item&gt;&lt;item&gt;6933&lt;/item&gt;&lt;item&gt;6934&lt;/item&gt;&lt;item&gt;6935&lt;/item&gt;&lt;item&gt;6936&lt;/item&gt;&lt;item&gt;6937&lt;/item&gt;&lt;item&gt;6942&lt;/item&gt;&lt;item&gt;6943&lt;/item&gt;&lt;item&gt;6944&lt;/item&gt;&lt;item&gt;6945&lt;/item&gt;&lt;item&gt;6969&lt;/item&gt;&lt;item&gt;6971&lt;/item&gt;&lt;item&gt;7468&lt;/item&gt;&lt;item&gt;7469&lt;/item&gt;&lt;item&gt;7473&lt;/item&gt;&lt;item&gt;7474&lt;/item&gt;&lt;item&gt;7475&lt;/item&gt;&lt;item&gt;7477&lt;/item&gt;&lt;item&gt;7478&lt;/item&gt;&lt;item&gt;7479&lt;/item&gt;&lt;item&gt;7481&lt;/item&gt;&lt;item&gt;7482&lt;/item&gt;&lt;item&gt;7483&lt;/item&gt;&lt;item&gt;7484&lt;/item&gt;&lt;item&gt;7485&lt;/item&gt;&lt;item&gt;7486&lt;/item&gt;&lt;item&gt;7487&lt;/item&gt;&lt;item&gt;7488&lt;/item&gt;&lt;item&gt;7489&lt;/item&gt;&lt;item&gt;7490&lt;/item&gt;&lt;item&gt;7491&lt;/item&gt;&lt;item&gt;7492&lt;/item&gt;&lt;item&gt;7493&lt;/item&gt;&lt;item&gt;7494&lt;/item&gt;&lt;item&gt;7496&lt;/item&gt;&lt;item&gt;7497&lt;/item&gt;&lt;item&gt;7499&lt;/item&gt;&lt;item&gt;7500&lt;/item&gt;&lt;item&gt;7501&lt;/item&gt;&lt;item&gt;7502&lt;/item&gt;&lt;item&gt;7503&lt;/item&gt;&lt;item&gt;7504&lt;/item&gt;&lt;item&gt;7505&lt;/item&gt;&lt;item&gt;7510&lt;/item&gt;&lt;item&gt;7518&lt;/item&gt;&lt;item&gt;7519&lt;/item&gt;&lt;item&gt;7520&lt;/item&gt;&lt;/record-ids&gt;&lt;/item&gt;&lt;/Libraries&gt;"/>
  </w:docVars>
  <w:rsids>
    <w:rsidRoot w:val="006358C4"/>
    <w:rsid w:val="00006069"/>
    <w:rsid w:val="0004674B"/>
    <w:rsid w:val="0011284F"/>
    <w:rsid w:val="00117B12"/>
    <w:rsid w:val="00134C59"/>
    <w:rsid w:val="00165213"/>
    <w:rsid w:val="001737D0"/>
    <w:rsid w:val="0018603F"/>
    <w:rsid w:val="001917CD"/>
    <w:rsid w:val="001A3CC9"/>
    <w:rsid w:val="001E4A20"/>
    <w:rsid w:val="001E7C7C"/>
    <w:rsid w:val="00222630"/>
    <w:rsid w:val="00231293"/>
    <w:rsid w:val="00232A63"/>
    <w:rsid w:val="00292D78"/>
    <w:rsid w:val="002C45FC"/>
    <w:rsid w:val="002F5D53"/>
    <w:rsid w:val="0033776E"/>
    <w:rsid w:val="00342081"/>
    <w:rsid w:val="003D330F"/>
    <w:rsid w:val="003F45D3"/>
    <w:rsid w:val="00420721"/>
    <w:rsid w:val="00426199"/>
    <w:rsid w:val="00474313"/>
    <w:rsid w:val="00482DC9"/>
    <w:rsid w:val="004B4394"/>
    <w:rsid w:val="004D33E3"/>
    <w:rsid w:val="004E574E"/>
    <w:rsid w:val="0050607A"/>
    <w:rsid w:val="00533A77"/>
    <w:rsid w:val="00554132"/>
    <w:rsid w:val="005625E2"/>
    <w:rsid w:val="005878E2"/>
    <w:rsid w:val="005D5C2D"/>
    <w:rsid w:val="00630AF8"/>
    <w:rsid w:val="006358C4"/>
    <w:rsid w:val="006441AC"/>
    <w:rsid w:val="00667C59"/>
    <w:rsid w:val="006A6095"/>
    <w:rsid w:val="006D47A2"/>
    <w:rsid w:val="007622BF"/>
    <w:rsid w:val="00785E20"/>
    <w:rsid w:val="007E30A4"/>
    <w:rsid w:val="00815D71"/>
    <w:rsid w:val="00832FEE"/>
    <w:rsid w:val="00851761"/>
    <w:rsid w:val="0086471A"/>
    <w:rsid w:val="008655C3"/>
    <w:rsid w:val="00872D25"/>
    <w:rsid w:val="008836A8"/>
    <w:rsid w:val="00944F99"/>
    <w:rsid w:val="009B4BA6"/>
    <w:rsid w:val="009D10DE"/>
    <w:rsid w:val="009F3354"/>
    <w:rsid w:val="00A051E3"/>
    <w:rsid w:val="00A10BAB"/>
    <w:rsid w:val="00A2436E"/>
    <w:rsid w:val="00A57C15"/>
    <w:rsid w:val="00A64349"/>
    <w:rsid w:val="00A94B4F"/>
    <w:rsid w:val="00A94FA4"/>
    <w:rsid w:val="00AE0496"/>
    <w:rsid w:val="00B453F1"/>
    <w:rsid w:val="00B54FFA"/>
    <w:rsid w:val="00B70037"/>
    <w:rsid w:val="00B86DAD"/>
    <w:rsid w:val="00BA4014"/>
    <w:rsid w:val="00C02C30"/>
    <w:rsid w:val="00C446F5"/>
    <w:rsid w:val="00C471B1"/>
    <w:rsid w:val="00C567E6"/>
    <w:rsid w:val="00C75931"/>
    <w:rsid w:val="00C81AFB"/>
    <w:rsid w:val="00CC3177"/>
    <w:rsid w:val="00CC6559"/>
    <w:rsid w:val="00CF4E4E"/>
    <w:rsid w:val="00D03A68"/>
    <w:rsid w:val="00D631A5"/>
    <w:rsid w:val="00D73988"/>
    <w:rsid w:val="00DE0696"/>
    <w:rsid w:val="00DE3CE1"/>
    <w:rsid w:val="00DF453D"/>
    <w:rsid w:val="00E07398"/>
    <w:rsid w:val="00E45BA2"/>
    <w:rsid w:val="00E53C6B"/>
    <w:rsid w:val="00E668D0"/>
    <w:rsid w:val="00E71065"/>
    <w:rsid w:val="00E96A11"/>
    <w:rsid w:val="00ED41BF"/>
    <w:rsid w:val="00EE294C"/>
    <w:rsid w:val="00F1118C"/>
    <w:rsid w:val="00F379D6"/>
    <w:rsid w:val="00FB2DBF"/>
    <w:rsid w:val="00FF45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C555CF"/>
  <w15:chartTrackingRefBased/>
  <w15:docId w15:val="{D8A4ABBF-9EC9-42F2-8B00-6BB4CB8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F453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F453D"/>
    <w:rPr>
      <w:rFonts w:ascii="Calibri" w:hAnsi="Calibri" w:cs="Calibri"/>
      <w:noProof/>
      <w:lang w:val="en-US"/>
    </w:rPr>
  </w:style>
  <w:style w:type="paragraph" w:customStyle="1" w:styleId="EndNoteBibliography">
    <w:name w:val="EndNote Bibliography"/>
    <w:basedOn w:val="Normal"/>
    <w:link w:val="EndNoteBibliographyChar"/>
    <w:rsid w:val="00DF453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F453D"/>
    <w:rPr>
      <w:rFonts w:ascii="Calibri" w:hAnsi="Calibri" w:cs="Calibri"/>
      <w:noProof/>
      <w:lang w:val="en-US"/>
    </w:rPr>
  </w:style>
  <w:style w:type="paragraph" w:styleId="Header">
    <w:name w:val="header"/>
    <w:basedOn w:val="Normal"/>
    <w:link w:val="HeaderChar"/>
    <w:uiPriority w:val="99"/>
    <w:unhideWhenUsed/>
    <w:rsid w:val="00DF45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453D"/>
  </w:style>
  <w:style w:type="paragraph" w:styleId="Footer">
    <w:name w:val="footer"/>
    <w:basedOn w:val="Normal"/>
    <w:link w:val="FooterChar"/>
    <w:uiPriority w:val="99"/>
    <w:unhideWhenUsed/>
    <w:rsid w:val="00DF45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453D"/>
  </w:style>
  <w:style w:type="table" w:customStyle="1" w:styleId="PlainTable31">
    <w:name w:val="Plain Table 31"/>
    <w:basedOn w:val="TableNormal"/>
    <w:next w:val="PlainTable3"/>
    <w:uiPriority w:val="43"/>
    <w:rsid w:val="00A2436E"/>
    <w:pPr>
      <w:spacing w:after="0" w:line="240" w:lineRule="auto"/>
    </w:pPr>
    <w:rPr>
      <w:rFonts w:ascii="Verdana" w:eastAsia="Times New Roman" w:hAnsi="Verdana" w:cs="Times New Roman"/>
      <w:color w:val="000000" w:themeColor="text1"/>
      <w:sz w:val="20"/>
      <w:szCs w:val="20"/>
      <w:lang w:eastAsia="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A243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A2436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426199"/>
    <w:rPr>
      <w:color w:val="0563C1" w:themeColor="hyperlink"/>
      <w:u w:val="single"/>
    </w:rPr>
  </w:style>
  <w:style w:type="character" w:customStyle="1" w:styleId="apple-converted-space">
    <w:name w:val="apple-converted-space"/>
    <w:basedOn w:val="DefaultParagraphFont"/>
    <w:rsid w:val="00426199"/>
  </w:style>
  <w:style w:type="character" w:styleId="FollowedHyperlink">
    <w:name w:val="FollowedHyperlink"/>
    <w:basedOn w:val="DefaultParagraphFont"/>
    <w:uiPriority w:val="99"/>
    <w:semiHidden/>
    <w:unhideWhenUsed/>
    <w:rsid w:val="00006069"/>
    <w:rPr>
      <w:color w:val="954F72" w:themeColor="followedHyperlink"/>
      <w:u w:val="single"/>
    </w:rPr>
  </w:style>
  <w:style w:type="paragraph" w:styleId="ListParagraph">
    <w:name w:val="List Paragraph"/>
    <w:basedOn w:val="Normal"/>
    <w:uiPriority w:val="34"/>
    <w:qFormat/>
    <w:rsid w:val="00A94FA4"/>
    <w:pPr>
      <w:ind w:left="720"/>
      <w:contextualSpacing/>
    </w:pPr>
  </w:style>
  <w:style w:type="paragraph" w:styleId="BalloonText">
    <w:name w:val="Balloon Text"/>
    <w:basedOn w:val="Normal"/>
    <w:link w:val="BalloonTextChar"/>
    <w:uiPriority w:val="99"/>
    <w:semiHidden/>
    <w:unhideWhenUsed/>
    <w:rsid w:val="006441A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41A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9607206">
      <w:bodyDiv w:val="1"/>
      <w:marLeft w:val="0"/>
      <w:marRight w:val="0"/>
      <w:marTop w:val="0"/>
      <w:marBottom w:val="0"/>
      <w:divBdr>
        <w:top w:val="none" w:sz="0" w:space="0" w:color="auto"/>
        <w:left w:val="none" w:sz="0" w:space="0" w:color="auto"/>
        <w:bottom w:val="none" w:sz="0" w:space="0" w:color="auto"/>
        <w:right w:val="none" w:sz="0" w:space="0" w:color="auto"/>
      </w:divBdr>
    </w:div>
    <w:div w:id="1240215981">
      <w:bodyDiv w:val="1"/>
      <w:marLeft w:val="0"/>
      <w:marRight w:val="0"/>
      <w:marTop w:val="0"/>
      <w:marBottom w:val="0"/>
      <w:divBdr>
        <w:top w:val="none" w:sz="0" w:space="0" w:color="auto"/>
        <w:left w:val="none" w:sz="0" w:space="0" w:color="auto"/>
        <w:bottom w:val="none" w:sz="0" w:space="0" w:color="auto"/>
        <w:right w:val="none" w:sz="0" w:space="0" w:color="auto"/>
      </w:divBdr>
    </w:div>
    <w:div w:id="1612274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www.capturethefracture.org/" TargetMode="Externa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iofbonehealth.org/regional-audits)"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E:\Medication%20Source%20Ext%205%20dec%2015\Calender\4.2.1.%20Graph%20incidence%20of%20any%20osteoporosis%20drug%20by%20calenda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4.2.1.4'!$D$4</c:f>
              <c:strCache>
                <c:ptCount val="1"/>
                <c:pt idx="0">
                  <c:v>Men</c:v>
                </c:pt>
              </c:strCache>
            </c:strRef>
          </c:tx>
          <c:spPr>
            <a:ln w="25400" cap="flat" cmpd="sng" algn="ctr">
              <a:solidFill>
                <a:schemeClr val="dk1"/>
              </a:solidFill>
              <a:prstDash val="solid"/>
            </a:ln>
            <a:effectLst/>
          </c:spPr>
          <c:marker>
            <c:spPr>
              <a:solidFill>
                <a:schemeClr val="tx1"/>
              </a:solidFill>
              <a:ln w="25400" cap="flat" cmpd="sng" algn="ctr">
                <a:solidFill>
                  <a:schemeClr val="dk1"/>
                </a:solidFill>
                <a:prstDash val="solid"/>
              </a:ln>
              <a:effectLst/>
            </c:spPr>
          </c:marker>
          <c:cat>
            <c:numRef>
              <c:f>'4.2.1.4'!$A$6:$A$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4.2.1.4'!$E$6:$E$28</c:f>
              <c:numCache>
                <c:formatCode>0.00</c:formatCode>
                <c:ptCount val="23"/>
                <c:pt idx="0">
                  <c:v>1.682722645239995</c:v>
                </c:pt>
                <c:pt idx="1">
                  <c:v>1.4191398778305639</c:v>
                </c:pt>
                <c:pt idx="2">
                  <c:v>4.8162854665910286</c:v>
                </c:pt>
                <c:pt idx="3">
                  <c:v>5.4101098487521471</c:v>
                </c:pt>
                <c:pt idx="4">
                  <c:v>6.5720237967397734</c:v>
                </c:pt>
                <c:pt idx="5">
                  <c:v>6.2805081646606302</c:v>
                </c:pt>
                <c:pt idx="6">
                  <c:v>9.7925507163841203</c:v>
                </c:pt>
                <c:pt idx="7">
                  <c:v>11.778216189158121</c:v>
                </c:pt>
                <c:pt idx="8">
                  <c:v>15.90474624349938</c:v>
                </c:pt>
                <c:pt idx="9">
                  <c:v>20.35166479610924</c:v>
                </c:pt>
                <c:pt idx="10">
                  <c:v>20.381388039177111</c:v>
                </c:pt>
                <c:pt idx="11">
                  <c:v>25.961211459336219</c:v>
                </c:pt>
                <c:pt idx="12">
                  <c:v>30.826239271580679</c:v>
                </c:pt>
                <c:pt idx="13">
                  <c:v>34.629363431226203</c:v>
                </c:pt>
                <c:pt idx="14">
                  <c:v>39.205322515641832</c:v>
                </c:pt>
                <c:pt idx="15">
                  <c:v>39.99648382559775</c:v>
                </c:pt>
                <c:pt idx="16">
                  <c:v>43.595744382684508</c:v>
                </c:pt>
                <c:pt idx="17">
                  <c:v>45.307923045616491</c:v>
                </c:pt>
                <c:pt idx="18">
                  <c:v>45.217669366402923</c:v>
                </c:pt>
                <c:pt idx="19">
                  <c:v>46.246918329166213</c:v>
                </c:pt>
                <c:pt idx="20">
                  <c:v>43.598215198065503</c:v>
                </c:pt>
                <c:pt idx="21">
                  <c:v>43.637248560687922</c:v>
                </c:pt>
                <c:pt idx="22">
                  <c:v>45.778939106006909</c:v>
                </c:pt>
              </c:numCache>
            </c:numRef>
          </c:val>
          <c:smooth val="0"/>
          <c:extLst>
            <c:ext xmlns:c16="http://schemas.microsoft.com/office/drawing/2014/chart" uri="{C3380CC4-5D6E-409C-BE32-E72D297353CC}">
              <c16:uniqueId val="{00000000-0EED-4345-9B6B-5F6D177B9C36}"/>
            </c:ext>
          </c:extLst>
        </c:ser>
        <c:ser>
          <c:idx val="1"/>
          <c:order val="1"/>
          <c:tx>
            <c:strRef>
              <c:f>'4.2.1.4'!$H$4</c:f>
              <c:strCache>
                <c:ptCount val="1"/>
                <c:pt idx="0">
                  <c:v>Women</c:v>
                </c:pt>
              </c:strCache>
            </c:strRef>
          </c:tx>
          <c:spPr>
            <a:ln w="25400" cap="flat" cmpd="sng" algn="ctr">
              <a:solidFill>
                <a:schemeClr val="dk1"/>
              </a:solidFill>
              <a:prstDash val="solid"/>
            </a:ln>
            <a:effectLst/>
          </c:spPr>
          <c:marker>
            <c:spPr>
              <a:solidFill>
                <a:schemeClr val="lt1"/>
              </a:solidFill>
              <a:ln w="25400" cap="flat" cmpd="sng" algn="ctr">
                <a:solidFill>
                  <a:schemeClr val="dk1"/>
                </a:solidFill>
                <a:prstDash val="solid"/>
              </a:ln>
              <a:effectLst/>
            </c:spPr>
          </c:marker>
          <c:cat>
            <c:numRef>
              <c:f>'4.2.1.4'!$A$6:$A$28</c:f>
              <c:numCache>
                <c:formatCode>General</c:formatCode>
                <c:ptCount val="23"/>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numCache>
            </c:numRef>
          </c:cat>
          <c:val>
            <c:numRef>
              <c:f>'4.2.1.4'!$I$6:$I$28</c:f>
              <c:numCache>
                <c:formatCode>0.00</c:formatCode>
                <c:ptCount val="23"/>
                <c:pt idx="0">
                  <c:v>2.2659543787851808</c:v>
                </c:pt>
                <c:pt idx="1">
                  <c:v>4.823950916299375</c:v>
                </c:pt>
                <c:pt idx="2">
                  <c:v>28.809106830122509</c:v>
                </c:pt>
                <c:pt idx="3">
                  <c:v>36.483615328546399</c:v>
                </c:pt>
                <c:pt idx="4">
                  <c:v>36.177925394189501</c:v>
                </c:pt>
                <c:pt idx="5">
                  <c:v>45.99843565378022</c:v>
                </c:pt>
                <c:pt idx="6">
                  <c:v>59.801367728430002</c:v>
                </c:pt>
                <c:pt idx="7">
                  <c:v>68.200289762889142</c:v>
                </c:pt>
                <c:pt idx="8">
                  <c:v>77.826656578438843</c:v>
                </c:pt>
                <c:pt idx="9">
                  <c:v>85.058405893667853</c:v>
                </c:pt>
                <c:pt idx="10">
                  <c:v>89.813592372235348</c:v>
                </c:pt>
                <c:pt idx="11">
                  <c:v>105.18175894832559</c:v>
                </c:pt>
                <c:pt idx="12">
                  <c:v>126.18047127931661</c:v>
                </c:pt>
                <c:pt idx="13">
                  <c:v>150.59200601403001</c:v>
                </c:pt>
                <c:pt idx="14">
                  <c:v>156.51663626118071</c:v>
                </c:pt>
                <c:pt idx="15">
                  <c:v>159.15100060642811</c:v>
                </c:pt>
                <c:pt idx="16">
                  <c:v>169.67919668015239</c:v>
                </c:pt>
                <c:pt idx="17">
                  <c:v>169.6957138761118</c:v>
                </c:pt>
                <c:pt idx="18">
                  <c:v>165.4944395803206</c:v>
                </c:pt>
                <c:pt idx="19">
                  <c:v>173.7950789373198</c:v>
                </c:pt>
                <c:pt idx="20">
                  <c:v>160.96671905999969</c:v>
                </c:pt>
                <c:pt idx="21">
                  <c:v>152.0027119398716</c:v>
                </c:pt>
                <c:pt idx="22">
                  <c:v>152.2059500782905</c:v>
                </c:pt>
              </c:numCache>
            </c:numRef>
          </c:val>
          <c:smooth val="0"/>
          <c:extLst>
            <c:ext xmlns:c16="http://schemas.microsoft.com/office/drawing/2014/chart" uri="{C3380CC4-5D6E-409C-BE32-E72D297353CC}">
              <c16:uniqueId val="{00000001-0EED-4345-9B6B-5F6D177B9C36}"/>
            </c:ext>
          </c:extLst>
        </c:ser>
        <c:dLbls>
          <c:showLegendKey val="0"/>
          <c:showVal val="0"/>
          <c:showCatName val="0"/>
          <c:showSerName val="0"/>
          <c:showPercent val="0"/>
          <c:showBubbleSize val="0"/>
        </c:dLbls>
        <c:marker val="1"/>
        <c:smooth val="0"/>
        <c:axId val="458796544"/>
        <c:axId val="458796936"/>
      </c:lineChart>
      <c:catAx>
        <c:axId val="458796544"/>
        <c:scaling>
          <c:orientation val="minMax"/>
        </c:scaling>
        <c:delete val="0"/>
        <c:axPos val="b"/>
        <c:title>
          <c:tx>
            <c:rich>
              <a:bodyPr/>
              <a:lstStyle/>
              <a:p>
                <a:pPr>
                  <a:defRPr/>
                </a:pPr>
                <a:r>
                  <a:rPr lang="en-US"/>
                  <a:t>Year</a:t>
                </a:r>
              </a:p>
            </c:rich>
          </c:tx>
          <c:overlay val="0"/>
        </c:title>
        <c:numFmt formatCode="General" sourceLinked="1"/>
        <c:majorTickMark val="none"/>
        <c:minorTickMark val="none"/>
        <c:tickLblPos val="nextTo"/>
        <c:txPr>
          <a:bodyPr rot="-5400000" vert="horz"/>
          <a:lstStyle/>
          <a:p>
            <a:pPr>
              <a:defRPr/>
            </a:pPr>
            <a:endParaRPr lang="en-US"/>
          </a:p>
        </c:txPr>
        <c:crossAx val="458796936"/>
        <c:crosses val="autoZero"/>
        <c:auto val="1"/>
        <c:lblAlgn val="ctr"/>
        <c:lblOffset val="100"/>
        <c:noMultiLvlLbl val="0"/>
      </c:catAx>
      <c:valAx>
        <c:axId val="458796936"/>
        <c:scaling>
          <c:orientation val="minMax"/>
        </c:scaling>
        <c:delete val="0"/>
        <c:axPos val="l"/>
        <c:majorGridlines/>
        <c:title>
          <c:tx>
            <c:rich>
              <a:bodyPr rot="-5400000" vert="horz"/>
              <a:lstStyle/>
              <a:p>
                <a:pPr>
                  <a:defRPr/>
                </a:pPr>
                <a:r>
                  <a:rPr lang="en-US"/>
                  <a:t>Incidence per 10,000 py</a:t>
                </a:r>
              </a:p>
            </c:rich>
          </c:tx>
          <c:overlay val="0"/>
        </c:title>
        <c:numFmt formatCode="0" sourceLinked="0"/>
        <c:majorTickMark val="out"/>
        <c:minorTickMark val="none"/>
        <c:tickLblPos val="nextTo"/>
        <c:crossAx val="458796544"/>
        <c:crosses val="autoZero"/>
        <c:crossBetween val="between"/>
      </c:valAx>
      <c:spPr>
        <a:solidFill>
          <a:schemeClr val="lt1"/>
        </a:solidFill>
        <a:ln w="25400" cap="flat" cmpd="sng" algn="ctr">
          <a:solidFill>
            <a:schemeClr val="dk1"/>
          </a:solidFill>
          <a:prstDash val="solid"/>
        </a:ln>
        <a:effectLst/>
      </c:spPr>
    </c:plotArea>
    <c:legend>
      <c:legendPos val="b"/>
      <c:overlay val="0"/>
    </c:legend>
    <c:plotVisOnly val="1"/>
    <c:dispBlanksAs val="gap"/>
    <c:showDLblsOverMax val="0"/>
  </c:chart>
  <c:spPr>
    <a:ln>
      <a:noFill/>
    </a:ln>
  </c:spPr>
  <c:txPr>
    <a:bodyPr/>
    <a:lstStyle/>
    <a:p>
      <a:pPr>
        <a:defRPr sz="12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3458</Words>
  <Characters>76716</Characters>
  <Application>Microsoft Office Word</Application>
  <DocSecurity>4</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Curtis</dc:creator>
  <cp:keywords/>
  <dc:description/>
  <cp:lastModifiedBy>Karen Drake</cp:lastModifiedBy>
  <cp:revision>2</cp:revision>
  <dcterms:created xsi:type="dcterms:W3CDTF">2020-01-09T09:56:00Z</dcterms:created>
  <dcterms:modified xsi:type="dcterms:W3CDTF">2020-01-09T09:56:00Z</dcterms:modified>
</cp:coreProperties>
</file>